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D8640C" w14:textId="41121DF9" w:rsidR="007A3CC4" w:rsidRPr="00795372" w:rsidRDefault="007A3CC4" w:rsidP="00786217">
      <w:pPr>
        <w:pStyle w:val="BodyText2"/>
        <w:ind w:left="0" w:right="703"/>
        <w:rPr>
          <w:rFonts w:ascii="Times New Roman" w:hAnsi="Times New Roman" w:cs="Times New Roman"/>
          <w:sz w:val="24"/>
        </w:rPr>
      </w:pPr>
      <w:r w:rsidRPr="00795372">
        <w:rPr>
          <w:rFonts w:ascii="Times New Roman" w:hAnsi="Times New Roman" w:cs="Times New Roman"/>
          <w:b/>
          <w:bCs/>
          <w:sz w:val="24"/>
        </w:rPr>
        <w:t xml:space="preserve">Table </w:t>
      </w:r>
      <w:r w:rsidR="009C7F59">
        <w:rPr>
          <w:rFonts w:ascii="Times New Roman" w:hAnsi="Times New Roman" w:cs="Times New Roman"/>
          <w:b/>
          <w:bCs/>
          <w:sz w:val="24"/>
        </w:rPr>
        <w:t>S1</w:t>
      </w:r>
      <w:r w:rsidRPr="00795372">
        <w:rPr>
          <w:rFonts w:ascii="Times New Roman" w:hAnsi="Times New Roman" w:cs="Times New Roman"/>
          <w:b/>
          <w:bCs/>
          <w:sz w:val="24"/>
        </w:rPr>
        <w:t>.</w:t>
      </w:r>
      <w:r w:rsidRPr="00795372">
        <w:rPr>
          <w:rFonts w:ascii="Times New Roman" w:hAnsi="Times New Roman" w:cs="Times New Roman"/>
          <w:sz w:val="24"/>
        </w:rPr>
        <w:t xml:space="preserve"> </w:t>
      </w:r>
      <w:r w:rsidRPr="009E08DF">
        <w:rPr>
          <w:rFonts w:ascii="Times New Roman" w:hAnsi="Times New Roman" w:cs="Times New Roman"/>
          <w:b/>
          <w:sz w:val="24"/>
        </w:rPr>
        <w:t xml:space="preserve">List of </w:t>
      </w:r>
      <w:r w:rsidR="00001A83" w:rsidRPr="009E08DF">
        <w:rPr>
          <w:rFonts w:ascii="Times New Roman" w:hAnsi="Times New Roman" w:cs="Times New Roman"/>
          <w:b/>
          <w:sz w:val="24"/>
        </w:rPr>
        <w:t xml:space="preserve">the 70 </w:t>
      </w:r>
      <w:r w:rsidRPr="009E08DF">
        <w:rPr>
          <w:rFonts w:ascii="Times New Roman" w:hAnsi="Times New Roman" w:cs="Times New Roman"/>
          <w:b/>
          <w:sz w:val="24"/>
        </w:rPr>
        <w:t xml:space="preserve">species </w:t>
      </w:r>
      <w:r w:rsidR="002E36BB">
        <w:rPr>
          <w:rFonts w:ascii="Times New Roman" w:hAnsi="Times New Roman" w:cs="Times New Roman"/>
          <w:b/>
          <w:sz w:val="24"/>
        </w:rPr>
        <w:t>included</w:t>
      </w:r>
      <w:r w:rsidR="002E36BB" w:rsidRPr="009E08DF">
        <w:rPr>
          <w:rFonts w:ascii="Times New Roman" w:hAnsi="Times New Roman" w:cs="Times New Roman"/>
          <w:b/>
          <w:sz w:val="24"/>
        </w:rPr>
        <w:t xml:space="preserve"> </w:t>
      </w:r>
      <w:r w:rsidRPr="009E08DF">
        <w:rPr>
          <w:rFonts w:ascii="Times New Roman" w:hAnsi="Times New Roman" w:cs="Times New Roman"/>
          <w:b/>
          <w:sz w:val="24"/>
        </w:rPr>
        <w:t>in this study</w:t>
      </w:r>
      <w:r w:rsidRPr="00795372">
        <w:rPr>
          <w:rFonts w:ascii="Times New Roman" w:hAnsi="Times New Roman" w:cs="Times New Roman"/>
          <w:sz w:val="24"/>
        </w:rPr>
        <w:t xml:space="preserve">. Classification follows </w:t>
      </w:r>
      <w:r w:rsidR="00D818A0">
        <w:rPr>
          <w:rFonts w:ascii="Times New Roman" w:hAnsi="Times New Roman" w:cs="Times New Roman"/>
          <w:sz w:val="24"/>
        </w:rPr>
        <w:t>Wiley and Johnson</w:t>
      </w:r>
      <w:r w:rsidR="00D818A0" w:rsidRPr="00795372">
        <w:rPr>
          <w:rFonts w:ascii="Times New Roman" w:hAnsi="Times New Roman" w:cs="Times New Roman"/>
          <w:sz w:val="24"/>
        </w:rPr>
        <w:t xml:space="preserve"> </w:t>
      </w:r>
      <w:r w:rsidR="004D41C2">
        <w:rPr>
          <w:rFonts w:ascii="Times New Roman" w:hAnsi="Times New Roman" w:cs="Times New Roman"/>
          <w:sz w:val="24"/>
        </w:rPr>
        <w:fldChar w:fldCharType="begin"/>
      </w:r>
      <w:r w:rsidR="004D41C2">
        <w:rPr>
          <w:rFonts w:ascii="Times New Roman" w:hAnsi="Times New Roman" w:cs="Times New Roman"/>
          <w:sz w:val="24"/>
        </w:rPr>
        <w:instrText xml:space="preserve"> ADDIN EN.CITE &lt;EndNote&gt;&lt;Cite ExcludeAuth="1"&gt;&lt;Year&gt;2006&lt;/Year&gt;&lt;RecNum&gt;887&lt;/RecNum&gt;&lt;DisplayText&gt;[1]&lt;/DisplayText&gt;&lt;record&gt;&lt;rec-number&gt;887&lt;/rec-number&gt;&lt;foreign-keys&gt;&lt;key app="EN" db-id="2xxtfw0pcv2s22ededq5055owfea22zr00vd"&gt;887&lt;/key&gt;&lt;/foreign-keys&gt;&lt;ref-type name="Book"&gt;6&lt;/ref-type&gt;&lt;contributors&gt;&lt;authors&gt;&lt;author&gt;Nelson, J. S.&lt;/author&gt;&lt;/authors&gt;&lt;/contributors&gt;&lt;titles&gt;&lt;title&gt;Fishes of the World&lt;/title&gt;&lt;/titles&gt;&lt;pages&gt;601&lt;/pages&gt;&lt;edition&gt;fourth&lt;/edition&gt;&lt;dates&gt;&lt;year&gt;2006&lt;/year&gt;&lt;/dates&gt;&lt;pub-location&gt;New York&lt;/pub-location&gt;&lt;publisher&gt;John Wiley and Sons&lt;/publisher&gt;&lt;urls&gt;&lt;/urls&gt;&lt;/record&gt;&lt;/Cite&gt;&lt;/EndNote&gt;</w:instrText>
      </w:r>
      <w:r w:rsidR="004D41C2">
        <w:rPr>
          <w:rFonts w:ascii="Times New Roman" w:hAnsi="Times New Roman" w:cs="Times New Roman"/>
          <w:sz w:val="24"/>
        </w:rPr>
        <w:fldChar w:fldCharType="separate"/>
      </w:r>
      <w:r w:rsidR="004D41C2">
        <w:rPr>
          <w:rFonts w:ascii="Times New Roman" w:hAnsi="Times New Roman" w:cs="Times New Roman"/>
          <w:noProof/>
          <w:sz w:val="24"/>
        </w:rPr>
        <w:t>[</w:t>
      </w:r>
      <w:hyperlink w:anchor="_ENREF_1" w:tooltip="Nelson, 2006 #887" w:history="1">
        <w:r w:rsidR="004D41C2">
          <w:rPr>
            <w:rFonts w:ascii="Times New Roman" w:hAnsi="Times New Roman" w:cs="Times New Roman"/>
            <w:noProof/>
            <w:sz w:val="24"/>
          </w:rPr>
          <w:t>1</w:t>
        </w:r>
      </w:hyperlink>
      <w:r w:rsidR="004D41C2">
        <w:rPr>
          <w:rFonts w:ascii="Times New Roman" w:hAnsi="Times New Roman" w:cs="Times New Roman"/>
          <w:noProof/>
          <w:sz w:val="24"/>
        </w:rPr>
        <w:t>]</w:t>
      </w:r>
      <w:r w:rsidR="004D41C2">
        <w:rPr>
          <w:rFonts w:ascii="Times New Roman" w:hAnsi="Times New Roman" w:cs="Times New Roman"/>
          <w:sz w:val="24"/>
        </w:rPr>
        <w:fldChar w:fldCharType="end"/>
      </w:r>
      <w:r w:rsidRPr="00795372">
        <w:rPr>
          <w:rFonts w:ascii="Times New Roman" w:hAnsi="Times New Roman" w:cs="Times New Roman"/>
          <w:sz w:val="24"/>
        </w:rPr>
        <w:t xml:space="preserve"> with the exception of </w:t>
      </w:r>
      <w:r w:rsidR="002E36BB">
        <w:rPr>
          <w:rFonts w:ascii="Times New Roman" w:hAnsi="Times New Roman" w:cs="Times New Roman"/>
          <w:sz w:val="24"/>
        </w:rPr>
        <w:t xml:space="preserve">the </w:t>
      </w:r>
      <w:r w:rsidR="00D818A0">
        <w:rPr>
          <w:rFonts w:ascii="Times New Roman" w:hAnsi="Times New Roman" w:cs="Times New Roman"/>
          <w:sz w:val="24"/>
        </w:rPr>
        <w:t xml:space="preserve">Cohort </w:t>
      </w:r>
      <w:r w:rsidRPr="00795372">
        <w:rPr>
          <w:rFonts w:ascii="Times New Roman" w:hAnsi="Times New Roman" w:cs="Times New Roman"/>
          <w:sz w:val="24"/>
        </w:rPr>
        <w:t>Otocephala, which groups Clupeiformes, Gonorynchiformes, Otophysi (</w:t>
      </w:r>
      <w:r w:rsidRPr="00795372">
        <w:rPr>
          <w:rFonts w:ascii="Times New Roman" w:hAnsi="Times New Roman" w:cs="Times New Roman"/>
          <w:i/>
          <w:iCs/>
          <w:sz w:val="24"/>
        </w:rPr>
        <w:t>i.e.</w:t>
      </w:r>
      <w:r w:rsidRPr="00795372">
        <w:rPr>
          <w:rFonts w:ascii="Times New Roman" w:hAnsi="Times New Roman" w:cs="Times New Roman"/>
          <w:sz w:val="24"/>
        </w:rPr>
        <w:t xml:space="preserve"> Cypriniformes, Characiformes, Siluriformes and Gymnotiformes) and Alepocephal</w:t>
      </w:r>
      <w:r w:rsidR="00001A83" w:rsidRPr="00795372">
        <w:rPr>
          <w:rFonts w:ascii="Times New Roman" w:hAnsi="Times New Roman" w:cs="Times New Roman"/>
          <w:sz w:val="24"/>
        </w:rPr>
        <w:t>iformes</w:t>
      </w:r>
      <w:r w:rsidRPr="00795372">
        <w:rPr>
          <w:rFonts w:ascii="Times New Roman" w:hAnsi="Times New Roman" w:cs="Times New Roman"/>
          <w:sz w:val="24"/>
        </w:rPr>
        <w:t xml:space="preserve"> </w:t>
      </w:r>
      <w:r w:rsidR="004D41C2">
        <w:rPr>
          <w:rFonts w:ascii="Times New Roman" w:hAnsi="Times New Roman" w:cs="Times New Roman"/>
          <w:sz w:val="24"/>
        </w:rPr>
        <w:fldChar w:fldCharType="begin">
          <w:fldData xml:space="preserve">PEVuZE5vdGU+PENpdGU+PEF1dGhvcj5Jc2hpZ3VybzwvQXV0aG9yPjxZZWFyPjIwMDM8L1llYXI+
PFJlY051bT42NTg8L1JlY051bT48RGlzcGxheVRleHQ+WzIsM108L0Rpc3BsYXlUZXh0PjxyZWNv
cmQ+PHJlYy1udW1iZXI+NjU4PC9yZWMtbnVtYmVyPjxmb3JlaWduLWtleXM+PGtleSBhcHA9IkVO
IiBkYi1pZD0iMnh4dGZ3MHBjdjJzMjJlZGVkcTUwNTVvd2ZlYTIyenIwMHZkIj42NTg8L2tleT48
L2ZvcmVpZ24ta2V5cz48cmVmLXR5cGUgbmFtZT0iSm91cm5hbCBBcnRpY2xlIj4xNzwvcmVmLXR5
cGU+PGNvbnRyaWJ1dG9ycz48YXV0aG9ycz48YXV0aG9yPklzaGlndXJvLCBOLiBCLjwvYXV0aG9y
PjxhdXRob3I+TWl5YSwgTS48L2F1dGhvcj48YXV0aG9yPk5pc2hpZGEsIE0uPC9hdXRob3I+PC9h
dXRob3JzPjwvY29udHJpYnV0b3JzPjx0aXRsZXM+PHRpdGxlPkJhc2FsIGV1dGVsZW9zdGVhbiBy
ZWxhdGlvbnNoaXBzOiBhIG1pdG9nZW5vbWljIHBlcnNwZWN0aXZlIG9uIHRoZSBwaHlsb2dlbmV0
aWMgcmVhbGl0eSBvZiB0aGUgJnF1b3Q7UHJvdGFjYW50aG9wdGVyeWdpaSZxdW90OzwvdGl0bGU+
PHNlY29uZGFyeS10aXRsZT5Nb2xlY3VsYXIgUGh5bG9nZW5ldGljcyBhbmQgRXZvbHV0aW9uPC9z
ZWNvbmRhcnktdGl0bGU+PC90aXRsZXM+PHBlcmlvZGljYWw+PGZ1bGwtdGl0bGU+TW9sZWN1bGFy
IFBoeWxvZ2VuZXRpY3MgYW5kIEV2b2x1dGlvbjwvZnVsbC10aXRsZT48YWJici0xPk1vbC4gUGh5
bG9nZW5ldC4gRXZvbC48L2FiYnItMT48L3BlcmlvZGljYWw+PHBhZ2VzPjQ3Ni00ODg8L3BhZ2Vz
Pjx2b2x1bWU+Mjc8L3ZvbHVtZT48bnVtYmVyPjM8L251bWJlcj48a2V5d29yZHM+PGtleXdvcmQ+
bWl0b2dlbm9taWNzLCBFdXRlbGVvc3RlaSwgUHJvdGFjYW50aG9wdGVyeWdpaSwgY29tcGxldGUg
bXRETkEgc2VxdWVuY2UsIGxvbmcgUENSLCB0YXhvbm9taWMgc2FtcGxpbmcsIGhpZ2hlci1sZXZl
bCByZWxhdGlvbnNoaXBzPC9rZXl3b3JkPjxrZXl3b3JkPk1JVE9DSE9ORFJJQUwtRE5BIFNFUVVF
TkNFPC9rZXl3b3JkPjxrZXl3b3JkPkNPTVBMRVRFIE5VQ0xFT1RJREUtU0VRVUVOQ0U8L2tleXdv
cmQ+PGtleXdvcmQ+REVFUC1TRUEgRklTSDwva2V5d29yZD48a2V5d29yZD5ISUdIRVItTEVWRUwg
UkVMQVRJT05TSElQUzwva2V5d29yZD48a2V5d29yZD5NT0xFQ1VMQVIgUEhZTE9HRU5ZPC9rZXl3
b3JkPjxrZXl3b3JkPkJPTlkgRklTSEVTPC9rZXl3b3JkPjxrZXl3b3JkPkdFTk9NRTwva2V5d29y
ZD48a2V5d29yZD5URUxFT1NURUk8L2tleXdvcmQ+PGtleXdvcmQ+RVZPTFVUSU9OPC9rZXl3b3Jk
PjxrZXl3b3JkPkNMQURFUzwva2V5d29yZD48L2tleXdvcmRzPjxkYXRlcz48eWVhcj4yMDAzPC95
ZWFyPjxwdWItZGF0ZXM+PGRhdGU+SnVuPC9kYXRlPjwvcHViLWRhdGVzPjwvZGF0ZXM+PGFjY2Vz
c2lvbi1udW0+SVNJOjAwMDE4Mjk5OTIwMDAxMTwvYWNjZXNzaW9uLW51bT48dXJscz48cmVsYXRl
ZC11cmxzPjx1cmw+Jmx0O0dvIHRvIElTSSZndDs6Ly8wMDAxODI5OTkyMDAwMTE8L3VybD48L3Jl
bGF0ZWQtdXJscz48L3VybHM+PC9yZWNvcmQ+PC9DaXRlPjxDaXRlPjxBdXRob3I+TGF2b3XDqTwv
QXV0aG9yPjxZZWFyPjIwMDg8L1llYXI+PFJlY051bT4xMDMxPC9SZWNOdW0+PHJlY29yZD48cmVj
LW51bWJlcj4xMDMxPC9yZWMtbnVtYmVyPjxmb3JlaWduLWtleXM+PGtleSBhcHA9IkVOIiBkYi1p
ZD0iMnh4dGZ3MHBjdjJzMjJlZGVkcTUwNTVvd2ZlYTIyenIwMHZkIj4xMDMxPC9rZXk+PC9mb3Jl
aWduLWtleXM+PHJlZi10eXBlIG5hbWU9IkpvdXJuYWwgQXJ0aWNsZSI+MTc8L3JlZi10eXBlPjxj
b250cmlidXRvcnM+PGF1dGhvcnM+PGF1dGhvcj5MYXZvdcOpLCBTLjwvYXV0aG9yPjxhdXRob3I+
TWl5YSwgTS48L2F1dGhvcj48YXV0aG9yPlBvdWxzZW4sIEouWS48L2F1dGhvcj48YXV0aG9yPk1v
bGxlciwgUC5SLjwvYXV0aG9yPjxhdXRob3I+TmlzaGlkYSwgTS48L2F1dGhvcj48L2F1dGhvcnM+
PC9jb250cmlidXRvcnM+PHRpdGxlcz48dGl0bGU+TW9ub3BoeWx5LCBwaHlsb2dlbmV0aWMgcG9z
aXRpb24gYW5kIGludGVyLWZhbWlsaWFsIHJlbGF0aW9uc2hpcHMgb2YgdGhlIEFsZXBvY2VwaGFs
aWZvcm1lcyAoVGVsZW9zdGVpKSBiYXNlZCBvbiB3aG9sZSBtaXRvZ2Vub21lIHNlcXVlbmNlczwv
dGl0bGU+PHNlY29uZGFyeS10aXRsZT5Nb2xlY3VsYXIgUGh5bG9nZW5ldGljIGFuZCBFdm9sdXRp
b248L3NlY29uZGFyeS10aXRsZT48L3RpdGxlcz48cGVyaW9kaWNhbD48ZnVsbC10aXRsZT5Nb2xl
Y3VsYXIgUGh5bG9nZW5ldGljIGFuZCBFdm9sdXRpb248L2Z1bGwtdGl0bGU+PGFiYnItMT5Nb2wu
IFBoeWxvZ2VuZXQuIEV2b2wuPC9hYmJyLTE+PC9wZXJpb2RpY2FsPjxwYWdlcz4xMTExLTExMjE8
L3BhZ2VzPjx2b2x1bWU+NDc8L3ZvbHVtZT48ZGF0ZXM+PHllYXI+MjAwODwveWVhcj48L2RhdGVz
Pjx1cmxzPjwvdXJscz48L3JlY29yZD48L0NpdGU+PC9FbmROb3RlPgAAAA==
</w:fldData>
        </w:fldChar>
      </w:r>
      <w:r w:rsidR="004D41C2">
        <w:rPr>
          <w:rFonts w:ascii="Times New Roman" w:hAnsi="Times New Roman" w:cs="Times New Roman"/>
          <w:sz w:val="24"/>
        </w:rPr>
        <w:instrText xml:space="preserve"> ADDIN EN.CITE </w:instrText>
      </w:r>
      <w:r w:rsidR="004D41C2">
        <w:rPr>
          <w:rFonts w:ascii="Times New Roman" w:hAnsi="Times New Roman" w:cs="Times New Roman"/>
          <w:sz w:val="24"/>
        </w:rPr>
        <w:fldChar w:fldCharType="begin">
          <w:fldData xml:space="preserve">PEVuZE5vdGU+PENpdGU+PEF1dGhvcj5Jc2hpZ3VybzwvQXV0aG9yPjxZZWFyPjIwMDM8L1llYXI+
PFJlY051bT42NTg8L1JlY051bT48RGlzcGxheVRleHQ+WzIsM108L0Rpc3BsYXlUZXh0PjxyZWNv
cmQ+PHJlYy1udW1iZXI+NjU4PC9yZWMtbnVtYmVyPjxmb3JlaWduLWtleXM+PGtleSBhcHA9IkVO
IiBkYi1pZD0iMnh4dGZ3MHBjdjJzMjJlZGVkcTUwNTVvd2ZlYTIyenIwMHZkIj42NTg8L2tleT48
L2ZvcmVpZ24ta2V5cz48cmVmLXR5cGUgbmFtZT0iSm91cm5hbCBBcnRpY2xlIj4xNzwvcmVmLXR5
cGU+PGNvbnRyaWJ1dG9ycz48YXV0aG9ycz48YXV0aG9yPklzaGlndXJvLCBOLiBCLjwvYXV0aG9y
PjxhdXRob3I+TWl5YSwgTS48L2F1dGhvcj48YXV0aG9yPk5pc2hpZGEsIE0uPC9hdXRob3I+PC9h
dXRob3JzPjwvY29udHJpYnV0b3JzPjx0aXRsZXM+PHRpdGxlPkJhc2FsIGV1dGVsZW9zdGVhbiBy
ZWxhdGlvbnNoaXBzOiBhIG1pdG9nZW5vbWljIHBlcnNwZWN0aXZlIG9uIHRoZSBwaHlsb2dlbmV0
aWMgcmVhbGl0eSBvZiB0aGUgJnF1b3Q7UHJvdGFjYW50aG9wdGVyeWdpaSZxdW90OzwvdGl0bGU+
PHNlY29uZGFyeS10aXRsZT5Nb2xlY3VsYXIgUGh5bG9nZW5ldGljcyBhbmQgRXZvbHV0aW9uPC9z
ZWNvbmRhcnktdGl0bGU+PC90aXRsZXM+PHBlcmlvZGljYWw+PGZ1bGwtdGl0bGU+TW9sZWN1bGFy
IFBoeWxvZ2VuZXRpY3MgYW5kIEV2b2x1dGlvbjwvZnVsbC10aXRsZT48YWJici0xPk1vbC4gUGh5
bG9nZW5ldC4gRXZvbC48L2FiYnItMT48L3BlcmlvZGljYWw+PHBhZ2VzPjQ3Ni00ODg8L3BhZ2Vz
Pjx2b2x1bWU+Mjc8L3ZvbHVtZT48bnVtYmVyPjM8L251bWJlcj48a2V5d29yZHM+PGtleXdvcmQ+
bWl0b2dlbm9taWNzLCBFdXRlbGVvc3RlaSwgUHJvdGFjYW50aG9wdGVyeWdpaSwgY29tcGxldGUg
bXRETkEgc2VxdWVuY2UsIGxvbmcgUENSLCB0YXhvbm9taWMgc2FtcGxpbmcsIGhpZ2hlci1sZXZl
bCByZWxhdGlvbnNoaXBzPC9rZXl3b3JkPjxrZXl3b3JkPk1JVE9DSE9ORFJJQUwtRE5BIFNFUVVF
TkNFPC9rZXl3b3JkPjxrZXl3b3JkPkNPTVBMRVRFIE5VQ0xFT1RJREUtU0VRVUVOQ0U8L2tleXdv
cmQ+PGtleXdvcmQ+REVFUC1TRUEgRklTSDwva2V5d29yZD48a2V5d29yZD5ISUdIRVItTEVWRUwg
UkVMQVRJT05TSElQUzwva2V5d29yZD48a2V5d29yZD5NT0xFQ1VMQVIgUEhZTE9HRU5ZPC9rZXl3
b3JkPjxrZXl3b3JkPkJPTlkgRklTSEVTPC9rZXl3b3JkPjxrZXl3b3JkPkdFTk9NRTwva2V5d29y
ZD48a2V5d29yZD5URUxFT1NURUk8L2tleXdvcmQ+PGtleXdvcmQ+RVZPTFVUSU9OPC9rZXl3b3Jk
PjxrZXl3b3JkPkNMQURFUzwva2V5d29yZD48L2tleXdvcmRzPjxkYXRlcz48eWVhcj4yMDAzPC95
ZWFyPjxwdWItZGF0ZXM+PGRhdGU+SnVuPC9kYXRlPjwvcHViLWRhdGVzPjwvZGF0ZXM+PGFjY2Vz
c2lvbi1udW0+SVNJOjAwMDE4Mjk5OTIwMDAxMTwvYWNjZXNzaW9uLW51bT48dXJscz48cmVsYXRl
ZC11cmxzPjx1cmw+Jmx0O0dvIHRvIElTSSZndDs6Ly8wMDAxODI5OTkyMDAwMTE8L3VybD48L3Jl
bGF0ZWQtdXJscz48L3VybHM+PC9yZWNvcmQ+PC9DaXRlPjxDaXRlPjxBdXRob3I+TGF2b3XDqTwv
QXV0aG9yPjxZZWFyPjIwMDg8L1llYXI+PFJlY051bT4xMDMxPC9SZWNOdW0+PHJlY29yZD48cmVj
LW51bWJlcj4xMDMxPC9yZWMtbnVtYmVyPjxmb3JlaWduLWtleXM+PGtleSBhcHA9IkVOIiBkYi1p
ZD0iMnh4dGZ3MHBjdjJzMjJlZGVkcTUwNTVvd2ZlYTIyenIwMHZkIj4xMDMxPC9rZXk+PC9mb3Jl
aWduLWtleXM+PHJlZi10eXBlIG5hbWU9IkpvdXJuYWwgQXJ0aWNsZSI+MTc8L3JlZi10eXBlPjxj
b250cmlidXRvcnM+PGF1dGhvcnM+PGF1dGhvcj5MYXZvdcOpLCBTLjwvYXV0aG9yPjxhdXRob3I+
TWl5YSwgTS48L2F1dGhvcj48YXV0aG9yPlBvdWxzZW4sIEouWS48L2F1dGhvcj48YXV0aG9yPk1v
bGxlciwgUC5SLjwvYXV0aG9yPjxhdXRob3I+TmlzaGlkYSwgTS48L2F1dGhvcj48L2F1dGhvcnM+
PC9jb250cmlidXRvcnM+PHRpdGxlcz48dGl0bGU+TW9ub3BoeWx5LCBwaHlsb2dlbmV0aWMgcG9z
aXRpb24gYW5kIGludGVyLWZhbWlsaWFsIHJlbGF0aW9uc2hpcHMgb2YgdGhlIEFsZXBvY2VwaGFs
aWZvcm1lcyAoVGVsZW9zdGVpKSBiYXNlZCBvbiB3aG9sZSBtaXRvZ2Vub21lIHNlcXVlbmNlczwv
dGl0bGU+PHNlY29uZGFyeS10aXRsZT5Nb2xlY3VsYXIgUGh5bG9nZW5ldGljIGFuZCBFdm9sdXRp
b248L3NlY29uZGFyeS10aXRsZT48L3RpdGxlcz48cGVyaW9kaWNhbD48ZnVsbC10aXRsZT5Nb2xl
Y3VsYXIgUGh5bG9nZW5ldGljIGFuZCBFdm9sdXRpb248L2Z1bGwtdGl0bGU+PGFiYnItMT5Nb2wu
IFBoeWxvZ2VuZXQuIEV2b2wuPC9hYmJyLTE+PC9wZXJpb2RpY2FsPjxwYWdlcz4xMTExLTExMjE8
L3BhZ2VzPjx2b2x1bWU+NDc8L3ZvbHVtZT48ZGF0ZXM+PHllYXI+MjAwODwveWVhcj48L2RhdGVz
Pjx1cmxzPjwvdXJscz48L3JlY29yZD48L0NpdGU+PC9FbmROb3RlPgAAAA==
</w:fldData>
        </w:fldChar>
      </w:r>
      <w:r w:rsidR="004D41C2">
        <w:rPr>
          <w:rFonts w:ascii="Times New Roman" w:hAnsi="Times New Roman" w:cs="Times New Roman"/>
          <w:sz w:val="24"/>
        </w:rPr>
        <w:instrText xml:space="preserve"> ADDIN EN.CITE.DATA </w:instrText>
      </w:r>
      <w:r w:rsidR="004D41C2">
        <w:rPr>
          <w:rFonts w:ascii="Times New Roman" w:hAnsi="Times New Roman" w:cs="Times New Roman"/>
          <w:sz w:val="24"/>
        </w:rPr>
      </w:r>
      <w:r w:rsidR="004D41C2">
        <w:rPr>
          <w:rFonts w:ascii="Times New Roman" w:hAnsi="Times New Roman" w:cs="Times New Roman"/>
          <w:sz w:val="24"/>
        </w:rPr>
        <w:fldChar w:fldCharType="end"/>
      </w:r>
      <w:r w:rsidR="004D41C2">
        <w:rPr>
          <w:rFonts w:ascii="Times New Roman" w:hAnsi="Times New Roman" w:cs="Times New Roman"/>
          <w:sz w:val="24"/>
        </w:rPr>
      </w:r>
      <w:r w:rsidR="004D41C2">
        <w:rPr>
          <w:rFonts w:ascii="Times New Roman" w:hAnsi="Times New Roman" w:cs="Times New Roman"/>
          <w:sz w:val="24"/>
        </w:rPr>
        <w:fldChar w:fldCharType="separate"/>
      </w:r>
      <w:r w:rsidR="004D41C2">
        <w:rPr>
          <w:rFonts w:ascii="Times New Roman" w:hAnsi="Times New Roman" w:cs="Times New Roman"/>
          <w:noProof/>
          <w:sz w:val="24"/>
        </w:rPr>
        <w:t>[</w:t>
      </w:r>
      <w:hyperlink w:anchor="_ENREF_2" w:tooltip="Ishiguro, 2003 #658" w:history="1">
        <w:r w:rsidR="004D41C2">
          <w:rPr>
            <w:rFonts w:ascii="Times New Roman" w:hAnsi="Times New Roman" w:cs="Times New Roman"/>
            <w:noProof/>
            <w:sz w:val="24"/>
          </w:rPr>
          <w:t>2</w:t>
        </w:r>
      </w:hyperlink>
      <w:r w:rsidR="004D41C2">
        <w:rPr>
          <w:rFonts w:ascii="Times New Roman" w:hAnsi="Times New Roman" w:cs="Times New Roman"/>
          <w:noProof/>
          <w:sz w:val="24"/>
        </w:rPr>
        <w:t>,</w:t>
      </w:r>
      <w:hyperlink w:anchor="_ENREF_3" w:tooltip="Lavoué, 2008 #1031" w:history="1">
        <w:r w:rsidR="004D41C2">
          <w:rPr>
            <w:rFonts w:ascii="Times New Roman" w:hAnsi="Times New Roman" w:cs="Times New Roman"/>
            <w:noProof/>
            <w:sz w:val="24"/>
          </w:rPr>
          <w:t>3</w:t>
        </w:r>
      </w:hyperlink>
      <w:r w:rsidR="004D41C2">
        <w:rPr>
          <w:rFonts w:ascii="Times New Roman" w:hAnsi="Times New Roman" w:cs="Times New Roman"/>
          <w:noProof/>
          <w:sz w:val="24"/>
        </w:rPr>
        <w:t>]</w:t>
      </w:r>
      <w:r w:rsidR="004D41C2">
        <w:rPr>
          <w:rFonts w:ascii="Times New Roman" w:hAnsi="Times New Roman" w:cs="Times New Roman"/>
          <w:sz w:val="24"/>
        </w:rPr>
        <w:fldChar w:fldCharType="end"/>
      </w:r>
      <w:r w:rsidRPr="00795372">
        <w:rPr>
          <w:rFonts w:ascii="Times New Roman" w:hAnsi="Times New Roman" w:cs="Times New Roman"/>
          <w:sz w:val="24"/>
        </w:rPr>
        <w:t>.</w:t>
      </w:r>
      <w:r w:rsidR="0030650B">
        <w:rPr>
          <w:rFonts w:ascii="Times New Roman" w:hAnsi="Times New Roman" w:cs="Times New Roman"/>
          <w:sz w:val="24"/>
        </w:rPr>
        <w:t xml:space="preserve"> Green boxes indicate electro</w:t>
      </w:r>
      <w:r w:rsidR="002E36BB">
        <w:rPr>
          <w:rFonts w:ascii="Times New Roman" w:hAnsi="Times New Roman" w:cs="Times New Roman"/>
          <w:sz w:val="24"/>
        </w:rPr>
        <w:t>receptive</w:t>
      </w:r>
      <w:r w:rsidR="0030650B">
        <w:rPr>
          <w:rFonts w:ascii="Times New Roman" w:hAnsi="Times New Roman" w:cs="Times New Roman"/>
          <w:sz w:val="24"/>
        </w:rPr>
        <w:t xml:space="preserve"> and electrogenic fishes</w:t>
      </w:r>
      <w:r w:rsidR="00665F63">
        <w:rPr>
          <w:rFonts w:ascii="Times New Roman" w:hAnsi="Times New Roman" w:cs="Times New Roman"/>
          <w:sz w:val="24"/>
        </w:rPr>
        <w:t>,</w:t>
      </w:r>
      <w:r w:rsidR="0030650B">
        <w:rPr>
          <w:rFonts w:ascii="Times New Roman" w:hAnsi="Times New Roman" w:cs="Times New Roman"/>
          <w:sz w:val="24"/>
        </w:rPr>
        <w:t xml:space="preserve"> and blue boxes</w:t>
      </w:r>
      <w:r w:rsidR="00665F63">
        <w:rPr>
          <w:rFonts w:ascii="Times New Roman" w:hAnsi="Times New Roman" w:cs="Times New Roman"/>
          <w:sz w:val="24"/>
        </w:rPr>
        <w:t xml:space="preserve"> indicate</w:t>
      </w:r>
      <w:r w:rsidR="0030650B">
        <w:rPr>
          <w:rFonts w:ascii="Times New Roman" w:hAnsi="Times New Roman" w:cs="Times New Roman"/>
          <w:sz w:val="24"/>
        </w:rPr>
        <w:t xml:space="preserve"> electro</w:t>
      </w:r>
      <w:r w:rsidR="002E36BB">
        <w:rPr>
          <w:rFonts w:ascii="Times New Roman" w:hAnsi="Times New Roman" w:cs="Times New Roman"/>
          <w:sz w:val="24"/>
        </w:rPr>
        <w:t>receptive</w:t>
      </w:r>
      <w:r w:rsidR="0030650B">
        <w:rPr>
          <w:rFonts w:ascii="Times New Roman" w:hAnsi="Times New Roman" w:cs="Times New Roman"/>
          <w:sz w:val="24"/>
        </w:rPr>
        <w:t xml:space="preserve"> </w:t>
      </w:r>
      <w:r w:rsidR="000D1997">
        <w:rPr>
          <w:rFonts w:ascii="Times New Roman" w:hAnsi="Times New Roman" w:cs="Times New Roman"/>
          <w:sz w:val="24"/>
        </w:rPr>
        <w:t xml:space="preserve">fishes </w:t>
      </w:r>
      <w:r w:rsidR="002E36BB">
        <w:rPr>
          <w:rFonts w:ascii="Times New Roman" w:hAnsi="Times New Roman" w:cs="Times New Roman"/>
          <w:sz w:val="24"/>
        </w:rPr>
        <w:t xml:space="preserve">which are </w:t>
      </w:r>
      <w:r w:rsidR="000D1997">
        <w:rPr>
          <w:rFonts w:ascii="Times New Roman" w:hAnsi="Times New Roman" w:cs="Times New Roman"/>
          <w:sz w:val="24"/>
        </w:rPr>
        <w:t>not electrogenic</w:t>
      </w:r>
      <w:r w:rsidR="00C6250A">
        <w:rPr>
          <w:rFonts w:ascii="Times New Roman" w:hAnsi="Times New Roman" w:cs="Times New Roman"/>
          <w:sz w:val="24"/>
        </w:rPr>
        <w:t>.</w:t>
      </w:r>
    </w:p>
    <w:p w14:paraId="1182F388" w14:textId="77777777" w:rsidR="007A3CC4" w:rsidRPr="00795372" w:rsidRDefault="007A3CC4" w:rsidP="00786217">
      <w:pPr>
        <w:pStyle w:val="BodyText2"/>
        <w:ind w:left="0"/>
        <w:rPr>
          <w:rFonts w:ascii="Times New Roman" w:hAnsi="Times New Roman" w:cs="Times New Roman"/>
          <w:sz w:val="24"/>
        </w:rPr>
      </w:pPr>
    </w:p>
    <w:tbl>
      <w:tblPr>
        <w:tblW w:w="4745" w:type="pct"/>
        <w:tblInd w:w="-8" w:type="dxa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28"/>
        <w:gridCol w:w="4653"/>
        <w:gridCol w:w="1986"/>
        <w:gridCol w:w="1592"/>
        <w:gridCol w:w="2090"/>
      </w:tblGrid>
      <w:tr w:rsidR="00F2031C" w:rsidRPr="00795372" w14:paraId="2334D94C" w14:textId="77777777" w:rsidTr="002F1E1E">
        <w:trPr>
          <w:cantSplit/>
          <w:trHeight w:val="285"/>
        </w:trPr>
        <w:tc>
          <w:tcPr>
            <w:tcW w:w="1045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67C573B5" w14:textId="77777777" w:rsidR="00FA472A" w:rsidRPr="00795372" w:rsidRDefault="00FA472A" w:rsidP="00786217">
            <w:pPr>
              <w:spacing w:after="40"/>
              <w:rPr>
                <w:rFonts w:ascii="Times New Roman" w:hAnsi="Times New Roman" w:cs="Times New Roman"/>
                <w:b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Classification</w:t>
            </w:r>
          </w:p>
        </w:tc>
        <w:tc>
          <w:tcPr>
            <w:tcW w:w="1783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1CF4D5A6" w14:textId="77777777" w:rsidR="00FA472A" w:rsidRPr="00795372" w:rsidRDefault="00FA472A" w:rsidP="00786217">
            <w:pPr>
              <w:pStyle w:val="Heading4"/>
              <w:spacing w:before="0" w:after="40"/>
              <w:jc w:val="left"/>
              <w:rPr>
                <w:rFonts w:ascii="Times New Roman" w:hAnsi="Times New Roman" w:cs="Times New Roman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Cs w:val="0"/>
                <w:sz w:val="22"/>
              </w:rPr>
              <w:t>Species</w:t>
            </w:r>
          </w:p>
        </w:tc>
        <w:tc>
          <w:tcPr>
            <w:tcW w:w="761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77B5148C" w14:textId="77777777" w:rsidR="00FA472A" w:rsidRPr="00795372" w:rsidRDefault="00B53C92" w:rsidP="00786217">
            <w:pPr>
              <w:pStyle w:val="Heading4"/>
              <w:spacing w:before="0" w:after="40"/>
              <w:jc w:val="left"/>
              <w:rPr>
                <w:rFonts w:ascii="Times New Roman" w:hAnsi="Times New Roman" w:cs="Times New Roman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Cs w:val="0"/>
                <w:sz w:val="22"/>
              </w:rPr>
              <w:t>Origin</w:t>
            </w: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78E2377E" w14:textId="77777777" w:rsidR="00FA472A" w:rsidRPr="00795372" w:rsidRDefault="00FA472A" w:rsidP="002F1E1E">
            <w:pPr>
              <w:pStyle w:val="Heading4"/>
              <w:spacing w:before="0" w:after="40"/>
              <w:rPr>
                <w:rFonts w:ascii="Times New Roman" w:hAnsi="Times New Roman" w:cs="Times New Roman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Cs w:val="0"/>
                <w:sz w:val="22"/>
              </w:rPr>
              <w:t>Accession Nos.</w:t>
            </w:r>
          </w:p>
        </w:tc>
        <w:tc>
          <w:tcPr>
            <w:tcW w:w="802" w:type="pct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1977C7B3" w14:textId="77777777" w:rsidR="00FA472A" w:rsidRPr="00795372" w:rsidRDefault="00FA472A" w:rsidP="002F1E1E">
            <w:pPr>
              <w:pStyle w:val="Heading4"/>
              <w:spacing w:before="0" w:after="40"/>
              <w:ind w:left="248"/>
              <w:jc w:val="left"/>
              <w:rPr>
                <w:rFonts w:ascii="Times New Roman" w:hAnsi="Times New Roman" w:cs="Times New Roman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Cs w:val="0"/>
                <w:sz w:val="22"/>
              </w:rPr>
              <w:t>Reference</w:t>
            </w:r>
          </w:p>
        </w:tc>
      </w:tr>
      <w:tr w:rsidR="00F2031C" w:rsidRPr="00795372" w14:paraId="2AA75DE9" w14:textId="77777777" w:rsidTr="002F1E1E">
        <w:trPr>
          <w:cantSplit/>
          <w:trHeight w:val="284"/>
        </w:trPr>
        <w:tc>
          <w:tcPr>
            <w:tcW w:w="1045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810616" w14:textId="77777777" w:rsidR="00FA472A" w:rsidRPr="00795372" w:rsidRDefault="002E36BB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Order </w:t>
            </w:r>
            <w:r w:rsidR="00FA472A"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Amiiformes</w:t>
            </w:r>
          </w:p>
        </w:tc>
        <w:tc>
          <w:tcPr>
            <w:tcW w:w="1783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D34CCA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Amia calva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Linnaeus 1766</w:t>
            </w:r>
          </w:p>
        </w:tc>
        <w:tc>
          <w:tcPr>
            <w:tcW w:w="761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35B035" w14:textId="77777777" w:rsidR="00FA472A" w:rsidRPr="00795372" w:rsidRDefault="00E02DFB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North America</w:t>
            </w:r>
          </w:p>
        </w:tc>
        <w:tc>
          <w:tcPr>
            <w:tcW w:w="610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B5BE63" w14:textId="77777777" w:rsidR="00FA472A" w:rsidRPr="00795372" w:rsidRDefault="006941D9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42952</w:t>
            </w:r>
          </w:p>
        </w:tc>
        <w:tc>
          <w:tcPr>
            <w:tcW w:w="80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55D3B3" w14:textId="77777777" w:rsidR="00FA472A" w:rsidRPr="00795372" w:rsidRDefault="00BB540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3&lt;/Year&gt;&lt;RecNum&gt;513&lt;/RecNum&gt;&lt;DisplayText&gt;[4]&lt;/DisplayText&gt;&lt;record&gt;&lt;rec-number&gt;513&lt;/rec-number&gt;&lt;foreign-keys&gt;&lt;key app="EN" db-id="2xxtfw0pcv2s22ededq5055owfea22zr00vd"&gt;513&lt;/key&gt;&lt;/foreign-keys&gt;&lt;ref-type name="Journal Article"&gt;17&lt;/ref-type&gt;&lt;contributors&gt;&lt;authors&gt;&lt;author&gt;Inoue, J.G.&lt;/author&gt;&lt;author&gt;Miya, M.&lt;/author&gt;&lt;author&gt;Tsukamoto, K.&lt;/author&gt;&lt;author&gt;Nishida, M.&lt;/author&gt;&lt;/authors&gt;&lt;/contributors&gt;&lt;titles&gt;&lt;title&gt;Basal actinopterygian relationships: a mitogenomic perspective on the phylogeny of the &amp;quot;ancient fish&amp;quot;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10-120&lt;/pages&gt;&lt;volume&gt;26&lt;/volume&gt;&lt;number&gt;1&lt;/number&gt;&lt;dates&gt;&lt;year&gt;2003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4" w:tooltip="Inoue, 2003 #5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4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2313E7DE" w14:textId="77777777" w:rsidTr="002F1E1E">
        <w:trPr>
          <w:cantSplit/>
          <w:trHeight w:val="341"/>
        </w:trPr>
        <w:tc>
          <w:tcPr>
            <w:tcW w:w="10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1CA6BFD" w14:textId="7D3A29B2" w:rsidR="00FA472A" w:rsidRPr="002F1E1E" w:rsidRDefault="00C463B7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</w:pPr>
            <w:r w:rsidRPr="002F1E1E">
              <w:rPr>
                <w:rFonts w:ascii="Times New Roman" w:hAnsi="Times New Roman" w:cs="Times New Roman"/>
                <w:b/>
                <w:i w:val="0"/>
                <w:sz w:val="22"/>
              </w:rPr>
              <w:t>Cohort</w:t>
            </w:r>
            <w:r w:rsidRPr="002F1E1E">
              <w:rPr>
                <w:rFonts w:ascii="Times New Roman" w:hAnsi="Times New Roman" w:cs="Times New Roman"/>
                <w:b/>
                <w:sz w:val="22"/>
              </w:rPr>
              <w:t xml:space="preserve"> </w:t>
            </w:r>
            <w:r w:rsidR="00FA472A" w:rsidRPr="002F1E1E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Osteoglossomorpha</w:t>
            </w:r>
          </w:p>
        </w:tc>
        <w:tc>
          <w:tcPr>
            <w:tcW w:w="178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D9DB986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761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E34A2F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A1B454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E8FF0C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6D8972F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2FBB3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Hiodon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6EE9E0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>Hiodon alosoides</w:t>
            </w: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Rafinesque 1819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F2D23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Nor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36DBC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435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58CDA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3&lt;/Year&gt;&lt;RecNum&gt;513&lt;/RecNum&gt;&lt;DisplayText&gt;[4]&lt;/DisplayText&gt;&lt;record&gt;&lt;rec-number&gt;513&lt;/rec-number&gt;&lt;foreign-keys&gt;&lt;key app="EN" db-id="2xxtfw0pcv2s22ededq5055owfea22zr00vd"&gt;513&lt;/key&gt;&lt;/foreign-keys&gt;&lt;ref-type name="Journal Article"&gt;17&lt;/ref-type&gt;&lt;contributors&gt;&lt;authors&gt;&lt;author&gt;Inoue, J.G.&lt;/author&gt;&lt;author&gt;Miya, M.&lt;/author&gt;&lt;author&gt;Tsukamoto, K.&lt;/author&gt;&lt;author&gt;Nishida, M.&lt;/author&gt;&lt;/authors&gt;&lt;/contributors&gt;&lt;titles&gt;&lt;title&gt;Basal actinopterygian relationships: a mitogenomic perspective on the phylogeny of the &amp;quot;ancient fish&amp;quot;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10-120&lt;/pages&gt;&lt;volume&gt;26&lt;/volume&gt;&lt;number&gt;1&lt;/number&gt;&lt;dates&gt;&lt;year&gt;2003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4" w:tooltip="Inoue, 2003 #5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4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128E943A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B692F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EFDA0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>Hiodon tergisus</w:t>
            </w:r>
            <w:r w:rsidRPr="00795372">
              <w:rPr>
                <w:rFonts w:ascii="Times New Roman" w:hAnsi="Times New Roman" w:cs="Times New Roman"/>
                <w:b w:val="0"/>
                <w:bCs w:val="0"/>
                <w:iCs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Lesueur 181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E4BCE4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Nor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F4187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49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1DBEC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Lavoué et al.</w:t>
            </w:r>
            <w:r w:rsidR="00FA472A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373713D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D91DFC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Osteogloss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6006C4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>Osteoglossum bicirrhosum</w:t>
            </w:r>
            <w:r w:rsidRPr="00795372">
              <w:rPr>
                <w:rFonts w:ascii="Times New Roman" w:hAnsi="Times New Roman" w:cs="Times New Roman"/>
                <w:b w:val="0"/>
                <w:bCs w:val="0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Cuvier 1829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06C37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7450C0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4302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A964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1&lt;/Year&gt;&lt;RecNum&gt;654&lt;/RecNum&gt;&lt;DisplayText&gt;[6]&lt;/DisplayText&gt;&lt;record&gt;&lt;rec-number&gt;654&lt;/rec-number&gt;&lt;foreign-keys&gt;&lt;key app="EN" db-id="2xxtfw0pcv2s22ededq5055owfea22zr00vd"&gt;654&lt;/key&gt;&lt;/foreign-keys&gt;&lt;ref-type name="Journal Article"&gt;17&lt;/ref-type&gt;&lt;contributors&gt;&lt;authors&gt;&lt;author&gt;Inoue, J. G.&lt;/author&gt;&lt;author&gt;Miya, M.&lt;/author&gt;&lt;author&gt;Tsukamoto, K.&lt;/author&gt;&lt;author&gt;Nishida, M.&lt;/author&gt;&lt;/authors&gt;&lt;/contributors&gt;&lt;titles&gt;&lt;title&gt;A mitogenomic perspective on the basal teleostean phylogeny: Resolving higher-level relationships with longer DNA sequences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275-285&lt;/pages&gt;&lt;volume&gt;20&lt;/volume&gt;&lt;number&gt;2&lt;/number&gt;&lt;keywords&gt;&lt;keyword&gt;mitogenomics, Teleostei, complete mtDNA sequence, long PCR, taxonomic sampling, higher-level relationships&lt;/keyword&gt;&lt;keyword&gt;COMPLETE NUCLEOTIDE-SEQUENCE&lt;/keyword&gt;&lt;keyword&gt;MITOCHONDRIAL-DNA&lt;/keyword&gt;&lt;keyword&gt;TREE TOPOLOGIES&lt;/keyword&gt;&lt;keyword&gt;GENOME&lt;/keyword&gt;&lt;keyword&gt;ORGANIZATION&lt;/keyword&gt;&lt;keyword&gt;VERTEBRATES&lt;/keyword&gt;&lt;keyword&gt;EVOLUTION&lt;/keyword&gt;&lt;keyword&gt;ORDER&lt;/keyword&gt;&lt;keyword&gt;GENES&lt;/keyword&gt;&lt;keyword&gt;FISH&lt;/keyword&gt;&lt;/keywords&gt;&lt;dates&gt;&lt;year&gt;2001&lt;/year&gt;&lt;pub-dates&gt;&lt;date&gt;Aug&lt;/date&gt;&lt;/pub-dates&gt;&lt;/dates&gt;&lt;accession-num&gt;ISI:000170409400010&lt;/accession-num&gt;&lt;urls&gt;&lt;related-urls&gt;&lt;url&gt;&amp;lt;Go to ISI&amp;gt;://000170409400010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6" w:tooltip="Inoue, 2001 #654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6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5AEB52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C1664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3BD16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 xml:space="preserve">Scleropages formosus </w:t>
            </w:r>
            <w:r w:rsidRPr="00795372">
              <w:rPr>
                <w:rFonts w:ascii="Times New Roman" w:hAnsi="Times New Roman" w:cs="Verdana"/>
                <w:sz w:val="22"/>
              </w:rPr>
              <w:t>(Müller &amp; Schlegel 1844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F9EF20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Southeast Asi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577B50" w14:textId="77777777" w:rsidR="00FA472A" w:rsidRPr="00795372" w:rsidRDefault="00BB5405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DQ02314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279FD" w14:textId="77777777" w:rsidR="00FA472A" w:rsidRPr="00795372" w:rsidRDefault="00BB540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Y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Yue&lt;/Author&gt;&lt;Year&gt;2006&lt;/Year&gt;&lt;RecNum&gt;1169&lt;/RecNum&gt;&lt;DisplayText&gt;[7]&lt;/DisplayText&gt;&lt;record&gt;&lt;rec-number&gt;1169&lt;/rec-number&gt;&lt;foreign-keys&gt;&lt;key app="EN" db-id="2xxtfw0pcv2s22ededq5055owfea22zr00vd"&gt;1169&lt;/key&gt;&lt;/foreign-keys&gt;&lt;ref-type name="Journal Article"&gt;17&lt;/ref-type&gt;&lt;contributors&gt;&lt;authors&gt;&lt;author&gt;Yue, G. H.&lt;/author&gt;&lt;author&gt;Liew, W. C.&lt;/author&gt;&lt;author&gt;Orban, L.&lt;/author&gt;&lt;/authors&gt;&lt;/contributors&gt;&lt;auth-address&gt;Orban, L&amp;#xD;Temasek Life Sci Lab, Reprod Genom Grp, Singapore, Singapore&amp;#xD;Temasek Life Sci Lab, Reprod Genom Grp, Singapore, Singapore&amp;#xD;Natl Univ Singapore, Dept Biol Sci, Singapore 0511, Singapore&amp;#xD;Natl Univ Singapore, Temasek Life Sci Lab, Mol Populat Genet Grp, Singapore 117604, Singapore&lt;/auth-address&gt;&lt;titles&gt;&lt;title&gt;The complete mitochondrial genome of a basal teleost, the Asian arowana (Scleropages formosus, Osteoglossidae)&lt;/title&gt;&lt;secondary-title&gt;Bmc Genomics&lt;/secondary-title&gt;&lt;alt-title&gt;Bmc Genomics&amp;#xD;Bmc Genomics&lt;/alt-title&gt;&lt;/titles&gt;&lt;periodical&gt;&lt;full-title&gt;Bmc Genomics&lt;/full-title&gt;&lt;abbr-1&gt;Bmc Genomics&lt;/abbr-1&gt;&lt;/periodical&gt;&lt;pages&gt;-&lt;/pages&gt;&lt;volume&gt;7&lt;/volume&gt;&lt;keywords&gt;&lt;keyword&gt;transfer-rna genes&lt;/keyword&gt;&lt;keyword&gt;DNA control region&lt;/keyword&gt;&lt;keyword&gt;tandem repeats&lt;/keyword&gt;&lt;keyword&gt;mitogenomic perspective&lt;/keyword&gt;&lt;keyword&gt;phylogenetic position&lt;/keyword&gt;&lt;keyword&gt;sequence alignment&lt;/keyword&gt;&lt;keyword&gt;rapid isolation&lt;/keyword&gt;&lt;keyword&gt;model&lt;/keyword&gt;&lt;keyword&gt;osteoglossomorpha&lt;/keyword&gt;&lt;keyword&gt;evolution&lt;/keyword&gt;&lt;/keywords&gt;&lt;dates&gt;&lt;year&gt;2006&lt;/year&gt;&lt;pub-dates&gt;&lt;date&gt;Sep 21&lt;/date&gt;&lt;/pub-dates&gt;&lt;/dates&gt;&lt;isbn&gt;1471-2164&lt;/isbn&gt;&lt;accession-num&gt;ISI:000240975900001&lt;/accession-num&gt;&lt;urls&gt;&lt;related-urls&gt;&lt;url&gt;&amp;lt;Go to ISI&amp;gt;://000240975900001&lt;/url&gt;&lt;/related-urls&gt;&lt;/urls&gt;&lt;language&gt;English&lt;/language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7" w:tooltip="Yue, 2006 #116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7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17DB0B96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875A2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580DF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 xml:space="preserve">Heterotis niloticus </w:t>
            </w:r>
            <w:r w:rsidRPr="00795372">
              <w:rPr>
                <w:rFonts w:ascii="Times New Roman" w:hAnsi="Times New Roman" w:cs="Verdana"/>
                <w:sz w:val="22"/>
              </w:rPr>
              <w:t>(Cuvier 1829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DCD9F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f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601BC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49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1D733F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F9B56B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828D9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23DEE1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 xml:space="preserve">Arapaima gigas </w:t>
            </w:r>
            <w:r w:rsidRPr="00795372">
              <w:rPr>
                <w:rFonts w:ascii="Times New Roman" w:hAnsi="Times New Roman" w:cs="Verdana"/>
                <w:sz w:val="22"/>
              </w:rPr>
              <w:t>(Schinz 1822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A339B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0AA14B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49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A87DF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Lavoué et al</w:t>
            </w:r>
            <w:r w:rsidR="000D1997">
              <w:rPr>
                <w:rFonts w:ascii="Times New Roman" w:hAnsi="Times New Roman" w:cs="Times New Roman"/>
                <w:color w:val="000000"/>
                <w:sz w:val="22"/>
              </w:rPr>
              <w:t>.</w:t>
            </w:r>
            <w:r w:rsidR="00E9780F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4FD7B17B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BA3F9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Pantodon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E3F21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>Pantodon buchholzi</w:t>
            </w:r>
            <w:r w:rsidRPr="00795372">
              <w:rPr>
                <w:rFonts w:ascii="Times New Roman" w:hAnsi="Times New Roman" w:cs="Times New Roman"/>
                <w:b w:val="0"/>
                <w:bCs w:val="0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Peters 187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B8AD41" w14:textId="77777777" w:rsidR="00FA472A" w:rsidRPr="00795372" w:rsidRDefault="003652E8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Niger R., Nigeri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B6F67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4306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DA5A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1&lt;/Year&gt;&lt;RecNum&gt;654&lt;/RecNum&gt;&lt;DisplayText&gt;[6]&lt;/DisplayText&gt;&lt;record&gt;&lt;rec-number&gt;654&lt;/rec-number&gt;&lt;foreign-keys&gt;&lt;key app="EN" db-id="2xxtfw0pcv2s22ededq5055owfea22zr00vd"&gt;654&lt;/key&gt;&lt;/foreign-keys&gt;&lt;ref-type name="Journal Article"&gt;17&lt;/ref-type&gt;&lt;contributors&gt;&lt;authors&gt;&lt;author&gt;Inoue, J. G.&lt;/author&gt;&lt;author&gt;Miya, M.&lt;/author&gt;&lt;author&gt;Tsukamoto, K.&lt;/author&gt;&lt;author&gt;Nishida, M.&lt;/author&gt;&lt;/authors&gt;&lt;/contributors&gt;&lt;titles&gt;&lt;title&gt;A mitogenomic perspective on the basal teleostean phylogeny: Resolving higher-level relationships with longer DNA sequences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275-285&lt;/pages&gt;&lt;volume&gt;20&lt;/volume&gt;&lt;number&gt;2&lt;/number&gt;&lt;keywords&gt;&lt;keyword&gt;mitogenomics, Teleostei, complete mtDNA sequence, long PCR, taxonomic sampling, higher-level relationships&lt;/keyword&gt;&lt;keyword&gt;COMPLETE NUCLEOTIDE-SEQUENCE&lt;/keyword&gt;&lt;keyword&gt;MITOCHONDRIAL-DNA&lt;/keyword&gt;&lt;keyword&gt;TREE TOPOLOGIES&lt;/keyword&gt;&lt;keyword&gt;GENOME&lt;/keyword&gt;&lt;keyword&gt;ORGANIZATION&lt;/keyword&gt;&lt;keyword&gt;VERTEBRATES&lt;/keyword&gt;&lt;keyword&gt;EVOLUTION&lt;/keyword&gt;&lt;keyword&gt;ORDER&lt;/keyword&gt;&lt;keyword&gt;GENES&lt;/keyword&gt;&lt;keyword&gt;FISH&lt;/keyword&gt;&lt;/keywords&gt;&lt;dates&gt;&lt;year&gt;2001&lt;/year&gt;&lt;pub-dates&gt;&lt;date&gt;Aug&lt;/date&gt;&lt;/pub-dates&gt;&lt;/dates&gt;&lt;accession-num&gt;ISI:000170409400010&lt;/accession-num&gt;&lt;urls&gt;&lt;related-urls&gt;&lt;url&gt;&amp;lt;Go to ISI&amp;gt;://000170409400010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6" w:tooltip="Inoue, 2001 #654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6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F2DCC3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C0AB07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E023D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i/>
                <w:iCs/>
                <w:sz w:val="22"/>
              </w:rPr>
              <w:t>Pantodon buchholzi</w:t>
            </w:r>
            <w:r w:rsidRPr="00795372">
              <w:rPr>
                <w:rFonts w:ascii="Times New Roman" w:hAnsi="Times New Roman" w:cs="Times New Roman"/>
                <w:b w:val="0"/>
                <w:bCs w:val="0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Peters 187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897B5" w14:textId="77777777" w:rsidR="00FA472A" w:rsidRPr="00795372" w:rsidRDefault="00B179C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Odzala, Congo bas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C0C16A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6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C8BDFF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4A2EBC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4AFFEEA9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Family Notopter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5773A854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Xenomystus nigri </w:t>
            </w:r>
            <w:r w:rsidRPr="00795372">
              <w:rPr>
                <w:rFonts w:ascii="Times New Roman" w:hAnsi="Times New Roman" w:cs="Verdana"/>
                <w:sz w:val="22"/>
              </w:rPr>
              <w:t>(Günther 1868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0B0D7DAE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F9B238D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50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DAF9990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22155963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EECE1" w:themeFill="background2"/>
            <w:vAlign w:val="center"/>
          </w:tcPr>
          <w:p w14:paraId="293BE931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Family Gymnarch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EECE1" w:themeFill="background2"/>
            <w:vAlign w:val="center"/>
          </w:tcPr>
          <w:p w14:paraId="7A6DC3C1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Gymnarchus niloticus </w:t>
            </w:r>
            <w:r w:rsidRPr="00795372">
              <w:rPr>
                <w:rFonts w:ascii="Times New Roman" w:hAnsi="Times New Roman" w:cs="Verdana"/>
                <w:sz w:val="22"/>
              </w:rPr>
              <w:t>Cuvier 1829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EECE1" w:themeFill="background2"/>
            <w:vAlign w:val="center"/>
          </w:tcPr>
          <w:p w14:paraId="5FFBC3D7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EECE1" w:themeFill="background2"/>
            <w:vAlign w:val="center"/>
          </w:tcPr>
          <w:p w14:paraId="5894EB57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</w:t>
            </w:r>
            <w:r w:rsidR="00392CEC" w:rsidRPr="00795372">
              <w:rPr>
                <w:rFonts w:ascii="Times New Roman" w:hAnsi="Times New Roman" w:cs="Times New Roman"/>
                <w:color w:val="000000"/>
                <w:sz w:val="22"/>
              </w:rPr>
              <w:t>00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961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EECE1" w:themeFill="background2"/>
            <w:vAlign w:val="center"/>
          </w:tcPr>
          <w:p w14:paraId="64155972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A8901E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812DED1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Family Mormyr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6FAC613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Petrocephalus soudanensis </w:t>
            </w:r>
            <w:r w:rsidRPr="00795372">
              <w:rPr>
                <w:rFonts w:ascii="Times New Roman" w:hAnsi="Times New Roman" w:cs="Verdana"/>
                <w:sz w:val="22"/>
              </w:rPr>
              <w:t>Bigorne &amp; Paugy 1990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D8DB20E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FF46CF9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50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F05548A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37BC3F1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51BF275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C315B07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Petrocephalus microphthalmu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Pellegrin 190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C7E045F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97A6869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60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8044AF3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3A057E80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BCC5381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8AC5E04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Myomyrus macrop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Boulenger 1914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79FBDB6" w14:textId="77777777" w:rsidR="00FA472A" w:rsidRPr="00795372" w:rsidRDefault="00C72711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Odzala, Congo bas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63DA525" w14:textId="77777777" w:rsidR="00FA472A" w:rsidRPr="00795372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50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5F52E7E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1A791B59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FD2CF76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56DCF56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Mormyrops anguilloides </w:t>
            </w:r>
            <w:r w:rsidRPr="00795372">
              <w:rPr>
                <w:rFonts w:ascii="Times New Roman" w:hAnsi="Times New Roman" w:cs="Verdana"/>
                <w:sz w:val="22"/>
              </w:rPr>
              <w:t>(Linnaeus 1758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0B7FE9D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DAFCE36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C86CD27" w14:textId="77777777" w:rsidR="00FA472A" w:rsidRPr="00795372" w:rsidRDefault="00FA472A" w:rsidP="00786217">
            <w:pPr>
              <w:rPr>
                <w:rFonts w:ascii="Times New Roman" w:hAnsi="Times New Roman" w:cs="Times New Roman"/>
                <w:b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28B2FB29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31AF86E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CB9584C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Isichthys henryi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Gill 1863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D7D2842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57E6536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CFD9E6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08AAC29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55A25A3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E62E4F0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Brienomyrus brachystius </w:t>
            </w:r>
            <w:r w:rsidRPr="00795372">
              <w:rPr>
                <w:rFonts w:ascii="Times New Roman" w:hAnsi="Times New Roman" w:cs="Verdana"/>
                <w:sz w:val="22"/>
              </w:rPr>
              <w:t>(Gill 1862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2F59571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B179C3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272EA1E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6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D8C411C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5302EE3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9F6DDAA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EA283F2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Mormyrus rume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Valenciennes 1847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BACB5CE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BC75FFA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AB9BFE1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3F1BC776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2794E6E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2C2B05E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Stomatorhinus</w:t>
            </w:r>
            <w:r w:rsidR="0058212D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 cf. ater </w:t>
            </w:r>
            <w:r w:rsidR="0058212D" w:rsidRPr="0058212D">
              <w:rPr>
                <w:rFonts w:ascii="Times New Roman" w:hAnsi="Times New Roman" w:cs="Times New Roman"/>
                <w:sz w:val="22"/>
              </w:rPr>
              <w:t>Pellegrin 1924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1F50142" w14:textId="77777777" w:rsidR="00FA472A" w:rsidRPr="00795372" w:rsidRDefault="00C72711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Odzala, Congo bas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F3E053D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8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95BBAD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33E0741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7BFCF4A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480000F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Hyperopisus bebe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Lacepède 1803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D8EFF70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1EA4A2C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42C55B3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68790DCA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4D27BCF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9E48BCA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Pollimyrus adspersu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Günther 186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FD3AB30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65B0C01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8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DE86BB6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6EAD708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712F513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D508296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Ivindomyrus marchei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Sauvage 1879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4AEA689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B379AEF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F3F6909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745A0F7A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EC311C3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C8D1F28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Boulengeromyrus knoepffleri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Taverne &amp; Géry 196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CF14002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E317DF1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6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BB97212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03F832F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E10AD96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0E02D7C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Brevimyrus niger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Günther 186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33DA74B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F47B964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61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DA026AA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5E0C06ED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3C89E53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26EB982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 xml:space="preserve">Paramormyrops </w:t>
            </w:r>
            <w:r w:rsidRPr="00795372">
              <w:rPr>
                <w:rFonts w:ascii="Times New Roman" w:hAnsi="Times New Roman" w:cs="Times New Roman"/>
                <w:b w:val="0"/>
                <w:sz w:val="22"/>
              </w:rPr>
              <w:t>sp</w:t>
            </w:r>
            <w:r w:rsidR="000D1997">
              <w:rPr>
                <w:rFonts w:ascii="Times New Roman" w:hAnsi="Times New Roman" w:cs="Times New Roman"/>
                <w:b w:val="0"/>
                <w:sz w:val="22"/>
              </w:rPr>
              <w:t>.</w:t>
            </w:r>
            <w:r w:rsidRPr="00795372">
              <w:rPr>
                <w:rFonts w:ascii="Times New Roman" w:hAnsi="Times New Roman" w:cs="Times New Roman"/>
                <w:b w:val="0"/>
                <w:sz w:val="22"/>
              </w:rPr>
              <w:t xml:space="preserve"> </w:t>
            </w:r>
            <w:r w:rsidR="00AC009B" w:rsidRPr="00AC009B">
              <w:rPr>
                <w:rFonts w:ascii="Times New Roman" w:hAnsi="Times New Roman" w:cs="Times New Roman"/>
                <w:b w:val="0"/>
                <w:sz w:val="22"/>
              </w:rPr>
              <w:t>'type 2' (magnostipes complex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CCF8486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01BC96C" w14:textId="77777777" w:rsidR="00FA472A" w:rsidRPr="00795372" w:rsidRDefault="00A9702F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50AE551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1060BBCD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E729C46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DE1EBAA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Paramormyrops gabonensi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Taverne, Thys van den Audenaerde &amp; Heymer 1977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F1AC87A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189C37F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61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D1D841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16E5923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A115FDB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797357B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Marcusenius senegalensi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Steindachner 1870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EEB7478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uémé R., Bén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9DFEFB1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EFB39CF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7C96048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028186A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D3D3D5A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Gnathonemus petersii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Günther 1862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1676AEE" w14:textId="77777777" w:rsidR="00FA472A" w:rsidRPr="00795372" w:rsidRDefault="008D4CCC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Odzala, Congo </w:t>
            </w:r>
            <w:r w:rsidR="00C72711">
              <w:rPr>
                <w:rFonts w:ascii="Times New Roman" w:hAnsi="Times New Roman" w:cs="Times New Roman"/>
                <w:color w:val="000000"/>
                <w:sz w:val="22"/>
              </w:rPr>
              <w:t>bas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77E0E65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61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9FAFBAE" w14:textId="77777777" w:rsidR="00FA472A" w:rsidRPr="00795372" w:rsidRDefault="008E527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11&lt;/Year&gt;&lt;RecNum&gt;1929&lt;/RecNum&gt;&lt;DisplayText&gt;[5]&lt;/DisplayText&gt;&lt;record&gt;&lt;rec-number&gt;1929&lt;/rec-number&gt;&lt;foreign-keys&gt;&lt;key app="EN" db-id="2xxtfw0pcv2s22ededq5055owfea22zr00vd"&gt;1929&lt;/key&gt;&lt;/foreign-keys&gt;&lt;ref-type name="Journal Article"&gt;17&lt;/ref-type&gt;&lt;contributors&gt;&lt;authors&gt;&lt;author&gt;Lavoué, S.&lt;/author&gt;&lt;author&gt;Miya, M.&lt;/author&gt;&lt;author&gt;Arnegard, M. E.&lt;/author&gt;&lt;author&gt;McIntyre, P. B.&lt;/author&gt;&lt;author&gt;Mamonekene, V.&lt;/author&gt;&lt;author&gt;Nishida, M.&lt;/author&gt;&lt;/authors&gt;&lt;/contributors&gt;&lt;titles&gt;&lt;title&gt;Remarkable morphological stasis in an extant vertebrate despite tens of millions of years of divergence&lt;/title&gt;&lt;secondary-title&gt;Proceedings of the Royal Society B-Biological Sciences&lt;/secondary-title&gt;&lt;/titles&gt;&lt;periodical&gt;&lt;full-title&gt;Proceedings of the Royal Society B-Biological Sciences&lt;/full-title&gt;&lt;abbr-1&gt;Proc. R. Soc. B&lt;/abbr-1&gt;&lt;/periodical&gt;&lt;pages&gt;1003-1008&lt;/pages&gt;&lt;volume&gt;278&lt;/volume&gt;&lt;dates&gt;&lt;year&gt;2011&lt;/year&gt;&lt;/dates&gt;&lt;urls&gt;&lt;/urls&gt;&lt;electronic-resource-num&gt;10.1098/rspb.2010.1639&lt;/electronic-resource-num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5" w:tooltip="Lavoué, 2011 #192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5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4493A504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2385901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6BB4A69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Campylomormyrus numeniu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Boulenger 1898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A229030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quarium import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B024672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1157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155686C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0410E02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F2E639E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1B08F8B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Cyphomyrus discor</w:t>
            </w:r>
            <w:r w:rsidR="00C028A2">
              <w:rPr>
                <w:rFonts w:ascii="Times New Roman" w:hAnsi="Times New Roman" w:cs="Times New Roman"/>
                <w:b w:val="0"/>
                <w:i/>
                <w:sz w:val="22"/>
              </w:rPr>
              <w:t>h</w:t>
            </w: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ynchus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(Peters 1852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D7FBE1B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Odzala, Congo </w:t>
            </w:r>
            <w:r w:rsidR="00C72711">
              <w:rPr>
                <w:rFonts w:ascii="Times New Roman" w:hAnsi="Times New Roman" w:cs="Times New Roman"/>
                <w:color w:val="000000"/>
                <w:sz w:val="22"/>
              </w:rPr>
              <w:t>basi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8AD0041" w14:textId="77777777" w:rsidR="00FA472A" w:rsidRPr="00795372" w:rsidRDefault="000C27E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961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FEF8D69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1A664C1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AF1DD" w:themeFill="accent3" w:themeFillTint="33"/>
            <w:vAlign w:val="center"/>
          </w:tcPr>
          <w:p w14:paraId="1673AD9B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AF1DD" w:themeFill="accent3" w:themeFillTint="33"/>
            <w:vAlign w:val="center"/>
          </w:tcPr>
          <w:p w14:paraId="6ED7D5B1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Genyomyrus donnyi</w:t>
            </w:r>
            <w:r w:rsidRPr="00795372">
              <w:rPr>
                <w:rFonts w:ascii="Times New Roman" w:hAnsi="Times New Roman" w:cs="Verdana"/>
                <w:i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sz w:val="22"/>
              </w:rPr>
              <w:t>Boulenger 1898</w:t>
            </w:r>
          </w:p>
        </w:tc>
        <w:tc>
          <w:tcPr>
            <w:tcW w:w="7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AF1DD" w:themeFill="accent3" w:themeFillTint="33"/>
            <w:vAlign w:val="center"/>
          </w:tcPr>
          <w:p w14:paraId="692DE4F4" w14:textId="77777777" w:rsidR="00FA472A" w:rsidRPr="00795372" w:rsidRDefault="004C7D0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Odzala, Congo </w:t>
            </w:r>
            <w:r w:rsidR="00C72711">
              <w:rPr>
                <w:rFonts w:ascii="Times New Roman" w:hAnsi="Times New Roman" w:cs="Times New Roman"/>
                <w:color w:val="000000"/>
                <w:sz w:val="22"/>
              </w:rPr>
              <w:t>basin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AF1DD" w:themeFill="accent3" w:themeFillTint="33"/>
            <w:vAlign w:val="center"/>
          </w:tcPr>
          <w:p w14:paraId="20B55602" w14:textId="77777777" w:rsidR="00FA472A" w:rsidRPr="00795372" w:rsidRDefault="00B2560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AP009500</w:t>
            </w:r>
          </w:p>
        </w:tc>
        <w:tc>
          <w:tcPr>
            <w:tcW w:w="8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AF1DD" w:themeFill="accent3" w:themeFillTint="33"/>
            <w:vAlign w:val="center"/>
          </w:tcPr>
          <w:p w14:paraId="67B15DBF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6C73B44C" w14:textId="77777777" w:rsidTr="002F1E1E">
        <w:trPr>
          <w:cantSplit/>
          <w:trHeight w:val="341"/>
        </w:trPr>
        <w:tc>
          <w:tcPr>
            <w:tcW w:w="104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182EBAB" w14:textId="6833AB82" w:rsidR="00FA472A" w:rsidRPr="002F1E1E" w:rsidRDefault="00C463B7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b/>
                <w:color w:val="000000"/>
                <w:sz w:val="22"/>
              </w:rPr>
            </w:pPr>
            <w:r w:rsidRPr="002F1E1E">
              <w:rPr>
                <w:rFonts w:ascii="Times New Roman" w:hAnsi="Times New Roman" w:cs="Times New Roman"/>
                <w:b/>
                <w:sz w:val="22"/>
              </w:rPr>
              <w:t xml:space="preserve">Cohort </w:t>
            </w:r>
            <w:r w:rsidR="00FA472A" w:rsidRPr="002F1E1E">
              <w:rPr>
                <w:rFonts w:ascii="Times New Roman" w:hAnsi="Times New Roman" w:cs="Times New Roman"/>
                <w:b/>
                <w:sz w:val="22"/>
              </w:rPr>
              <w:t>Elopomorpha</w:t>
            </w:r>
          </w:p>
        </w:tc>
        <w:tc>
          <w:tcPr>
            <w:tcW w:w="178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97F7FA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761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F11318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1A4C2C3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D05C59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03FDD48F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8AC17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Elop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EB828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Elops hawaiensi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Regan 1909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FBD384" w14:textId="72321B33" w:rsidR="00FA472A" w:rsidRPr="002F432E" w:rsidRDefault="00740E4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West central 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E2188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107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9293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4&lt;/Year&gt;&lt;RecNum&gt;713&lt;/RecNum&gt;&lt;DisplayText&gt;[8]&lt;/DisplayText&gt;&lt;record&gt;&lt;rec-number&gt;713&lt;/rec-number&gt;&lt;foreign-keys&gt;&lt;key app="EN" db-id="2xxtfw0pcv2s22ededq5055owfea22zr00vd"&gt;713&lt;/key&gt;&lt;/foreign-keys&gt;&lt;ref-type name="Journal Article"&gt;17&lt;/ref-type&gt;&lt;contributors&gt;&lt;authors&gt;&lt;author&gt;Inoue, Jun G.&lt;/author&gt;&lt;author&gt;Miya, Masaki&lt;/author&gt;&lt;author&gt;Tsukamoto, Katsumi&lt;/author&gt;&lt;author&gt;Nishida, Mutsumi&lt;/author&gt;&lt;/authors&gt;&lt;/contributors&gt;&lt;titles&gt;&lt;title&gt;Mitogenomic evidence for the monophyly of elopomorph fishes (Teleostei) and the evolutionary origin of the leptocephalus larv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274-286&lt;/pages&gt;&lt;volume&gt;32&lt;/volume&gt;&lt;number&gt;1&lt;/number&gt;&lt;dates&gt;&lt;year&gt;2004&lt;/year&gt;&lt;pub-dates&gt;&lt;date&gt;2004/7&lt;/date&gt;&lt;/pub-dates&gt;&lt;/dates&gt;&lt;urls&gt;&lt;related-urls&gt;&lt;url&gt;http://www.sciencedirect.com/science/article/B6WNH-4BGHHBT-3/2/bcaf7feb49d731a50a03979f3e1a20da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8" w:tooltip="Inoue, 2004 #7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8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7BE7607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01551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  <w:t>Family Megalop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E9413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Megalops atlanticus</w:t>
            </w:r>
            <w:r w:rsidRPr="00795372"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Valenciennes 1847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1379F6" w14:textId="074A72C2" w:rsidR="00FA472A" w:rsidRPr="002F432E" w:rsidRDefault="00740E4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Atlant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AC322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480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CD75A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4&lt;/Year&gt;&lt;RecNum&gt;713&lt;/RecNum&gt;&lt;DisplayText&gt;[8]&lt;/DisplayText&gt;&lt;record&gt;&lt;rec-number&gt;713&lt;/rec-number&gt;&lt;foreign-keys&gt;&lt;key app="EN" db-id="2xxtfw0pcv2s22ededq5055owfea22zr00vd"&gt;713&lt;/key&gt;&lt;/foreign-keys&gt;&lt;ref-type name="Journal Article"&gt;17&lt;/ref-type&gt;&lt;contributors&gt;&lt;authors&gt;&lt;author&gt;Inoue, Jun G.&lt;/author&gt;&lt;author&gt;Miya, Masaki&lt;/author&gt;&lt;author&gt;Tsukamoto, Katsumi&lt;/author&gt;&lt;author&gt;Nishida, Mutsumi&lt;/author&gt;&lt;/authors&gt;&lt;/contributors&gt;&lt;titles&gt;&lt;title&gt;Mitogenomic evidence for the monophyly of elopomorph fishes (Teleostei) and the evolutionary origin of the leptocephalus larv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274-286&lt;/pages&gt;&lt;volume&gt;32&lt;/volume&gt;&lt;number&gt;1&lt;/number&gt;&lt;dates&gt;&lt;year&gt;2004&lt;/year&gt;&lt;pub-dates&gt;&lt;date&gt;2004/7&lt;/date&gt;&lt;/pub-dates&gt;&lt;/dates&gt;&lt;urls&gt;&lt;related-urls&gt;&lt;url&gt;http://www.sciencedirect.com/science/article/B6WNH-4BGHHBT-3/2/bcaf7feb49d731a50a03979f3e1a20da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8" w:tooltip="Inoue, 2004 #7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8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AB857C4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2DEAF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Notacanth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5A7E2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 xml:space="preserve">Notacanthus </w:t>
            </w:r>
            <w:r w:rsidRPr="00795372">
              <w:rPr>
                <w:rFonts w:ascii="Times New Roman" w:hAnsi="Times New Roman" w:cs="Verdana"/>
                <w:iCs w:val="0"/>
                <w:sz w:val="22"/>
              </w:rPr>
              <w:t>chemnitzii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Bloch 178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664771" w14:textId="43E97C58" w:rsidR="00FA472A" w:rsidRPr="002F432E" w:rsidRDefault="002D598B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 xml:space="preserve">Marine </w:t>
            </w:r>
            <w:r w:rsidR="00740E42" w:rsidRPr="002F432E">
              <w:rPr>
                <w:rFonts w:ascii="Times New Roman" w:hAnsi="Times New Roman" w:cs="Times New Roman"/>
                <w:color w:val="000000"/>
                <w:sz w:val="22"/>
              </w:rPr>
              <w:t>worldwide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CF98AF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297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15B4D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3&lt;/Year&gt;&lt;RecNum&gt;513&lt;/RecNum&gt;&lt;DisplayText&gt;[4]&lt;/DisplayText&gt;&lt;record&gt;&lt;rec-number&gt;513&lt;/rec-number&gt;&lt;foreign-keys&gt;&lt;key app="EN" db-id="2xxtfw0pcv2s22ededq5055owfea22zr00vd"&gt;513&lt;/key&gt;&lt;/foreign-keys&gt;&lt;ref-type name="Journal Article"&gt;17&lt;/ref-type&gt;&lt;contributors&gt;&lt;authors&gt;&lt;author&gt;Inoue, J.G.&lt;/author&gt;&lt;author&gt;Miya, M.&lt;/author&gt;&lt;author&gt;Tsukamoto, K.&lt;/author&gt;&lt;author&gt;Nishida, M.&lt;/author&gt;&lt;/authors&gt;&lt;/contributors&gt;&lt;titles&gt;&lt;title&gt;Basal actinopterygian relationships: a mitogenomic perspective on the phylogeny of the &amp;quot;ancient fish&amp;quot;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10-120&lt;/pages&gt;&lt;volume&gt;26&lt;/volume&gt;&lt;number&gt;1&lt;/number&gt;&lt;dates&gt;&lt;year&gt;2003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4" w:tooltip="Inoue, 2003 #5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4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AEC46C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BB5EB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Anguill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EEFA9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sz w:val="22"/>
              </w:rPr>
              <w:t xml:space="preserve">Anguilla japonica </w:t>
            </w:r>
            <w:r w:rsidRPr="00795372">
              <w:rPr>
                <w:rFonts w:ascii="Times New Roman" w:hAnsi="Times New Roman" w:cs="Times New Roman"/>
                <w:b/>
                <w:sz w:val="22"/>
              </w:rPr>
              <w:t>Temminck &amp; Schlegel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 xml:space="preserve"> 184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4CE076" w14:textId="53DE0EAD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Northwest 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C064F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3855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AA657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1&lt;/Year&gt;&lt;RecNum&gt;651&lt;/RecNum&gt;&lt;DisplayText&gt;[9]&lt;/DisplayText&gt;&lt;record&gt;&lt;rec-number&gt;651&lt;/rec-number&gt;&lt;foreign-keys&gt;&lt;key app="EN" db-id="2xxtfw0pcv2s22ededq5055owfea22zr00vd"&gt;651&lt;/key&gt;&lt;/foreign-keys&gt;&lt;ref-type name="Journal Article"&gt;17&lt;/ref-type&gt;&lt;contributors&gt;&lt;authors&gt;&lt;author&gt;Inoue, J. G.&lt;/author&gt;&lt;author&gt;Miya, M.&lt;/author&gt;&lt;author&gt;Aoyama, J.&lt;/author&gt;&lt;author&gt;Ishikawa, S.&lt;/author&gt;&lt;author&gt;Tsukamoto, K.&lt;/author&gt;&lt;author&gt;Nishida, M.&lt;/author&gt;&lt;/authors&gt;&lt;/contributors&gt;&lt;titles&gt;&lt;title&gt;Complete mitochondrial DNA sequence of the Japanese eel Anguilla japonica&lt;/title&gt;&lt;secondary-title&gt;Fisheries Science&lt;/secondary-title&gt;&lt;/titles&gt;&lt;periodical&gt;&lt;full-title&gt;Fisheries Science&lt;/full-title&gt;&lt;abbr-1&gt;Fish. Sci.&lt;/abbr-1&gt;&lt;/periodical&gt;&lt;pages&gt;118-125&lt;/pages&gt;&lt;volume&gt;67&lt;/volume&gt;&lt;number&gt;1&lt;/number&gt;&lt;keywords&gt;&lt;keyword&gt;Anguilla japonica, complete mitochondrial DNA sequence, Japanese eel, long-PCR, mitogenomics&lt;/keyword&gt;&lt;keyword&gt;COMPLETE NUCLEOTIDE-SEQUENCE&lt;/keyword&gt;&lt;keyword&gt;GENOME&lt;/keyword&gt;&lt;keyword&gt;ORGANIZATION&lt;/keyword&gt;&lt;keyword&gt;LOOP&lt;/keyword&gt;&lt;keyword&gt;VERTEBRATES&lt;/keyword&gt;&lt;keyword&gt;FISH&lt;/keyword&gt;&lt;/keywords&gt;&lt;dates&gt;&lt;year&gt;2001&lt;/year&gt;&lt;pub-dates&gt;&lt;date&gt;Feb&lt;/date&gt;&lt;/pub-dates&gt;&lt;/dates&gt;&lt;accession-num&gt;ISI:000168221200017&lt;/accession-num&gt;&lt;urls&gt;&lt;related-urls&gt;&lt;url&gt;&amp;lt;Go to ISI&amp;gt;://000168221200017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9" w:tooltip="Inoue, 2001 #651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9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6BA4DA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4FD9E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Muraen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25378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Gymnothorax kidako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Temminck &amp; Schlegel 1846)</w:t>
            </w:r>
          </w:p>
        </w:tc>
        <w:tc>
          <w:tcPr>
            <w:tcW w:w="7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D28D77E" w14:textId="08E5EC6D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Indo-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FDFC1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297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7C70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3&lt;/Year&gt;&lt;RecNum&gt;513&lt;/RecNum&gt;&lt;DisplayText&gt;[4]&lt;/DisplayText&gt;&lt;record&gt;&lt;rec-number&gt;513&lt;/rec-number&gt;&lt;foreign-keys&gt;&lt;key app="EN" db-id="2xxtfw0pcv2s22ededq5055owfea22zr00vd"&gt;513&lt;/key&gt;&lt;/foreign-keys&gt;&lt;ref-type name="Journal Article"&gt;17&lt;/ref-type&gt;&lt;contributors&gt;&lt;authors&gt;&lt;author&gt;Inoue, J.G.&lt;/author&gt;&lt;author&gt;Miya, M.&lt;/author&gt;&lt;author&gt;Tsukamoto, K.&lt;/author&gt;&lt;author&gt;Nishida, M.&lt;/author&gt;&lt;/authors&gt;&lt;/contributors&gt;&lt;titles&gt;&lt;title&gt;Basal actinopterygian relationships: a mitogenomic perspective on the phylogeny of the &amp;quot;ancient fish&amp;quot;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10-120&lt;/pages&gt;&lt;volume&gt;26&lt;/volume&gt;&lt;number&gt;1&lt;/number&gt;&lt;dates&gt;&lt;year&gt;2003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4" w:tooltip="Inoue, 2003 #513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4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4AD33A5A" w14:textId="77777777" w:rsidTr="002F1E1E">
        <w:trPr>
          <w:cantSplit/>
          <w:trHeight w:val="341"/>
        </w:trPr>
        <w:tc>
          <w:tcPr>
            <w:tcW w:w="1045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9938526" w14:textId="09614ABA" w:rsidR="00D818A0" w:rsidRPr="002F1E1E" w:rsidRDefault="00D818A0" w:rsidP="00786217">
            <w:pPr>
              <w:rPr>
                <w:rFonts w:ascii="Times New Roman" w:hAnsi="Times New Roman" w:cs="Times New Roman"/>
                <w:b/>
                <w:color w:val="000000"/>
                <w:sz w:val="22"/>
              </w:rPr>
            </w:pPr>
            <w:r w:rsidRPr="002F1E1E">
              <w:rPr>
                <w:rFonts w:ascii="Times New Roman" w:hAnsi="Times New Roman" w:cs="Times New Roman"/>
                <w:b/>
                <w:sz w:val="22"/>
              </w:rPr>
              <w:t>Cohort Otocephala</w:t>
            </w:r>
          </w:p>
        </w:tc>
        <w:tc>
          <w:tcPr>
            <w:tcW w:w="1783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B67E389" w14:textId="77777777" w:rsidR="00D818A0" w:rsidRPr="00795372" w:rsidRDefault="00D818A0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3B90EBB7" w14:textId="77777777" w:rsidR="00D818A0" w:rsidRPr="002F432E" w:rsidRDefault="00D818A0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1AFA95E" w14:textId="77777777" w:rsidR="00D818A0" w:rsidRPr="00795372" w:rsidRDefault="00D818A0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0B01457B" w14:textId="77777777" w:rsidR="00D818A0" w:rsidRPr="00795372" w:rsidRDefault="00D818A0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70CF656B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1442B74C" w14:textId="77777777" w:rsidR="00FA472A" w:rsidRPr="00795372" w:rsidRDefault="00F47D5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rder Clupe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5E7EA31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B43AA4F" w14:textId="77777777" w:rsidR="00FA472A" w:rsidRPr="002F432E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2DE96354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6D94640E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143D6170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72AF48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Denticipi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B4F46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Denticeps clupeoide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Clausen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 xml:space="preserve"> 1959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DCFC69" w14:textId="77ABC273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West Af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C02AA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F00727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8F0848" w14:textId="77777777" w:rsidR="00FA472A" w:rsidRPr="00795372" w:rsidRDefault="003D47C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sz w:val="22"/>
              </w:rPr>
              <w:instrText xml:space="preserve"> ADDIN EN.CITE &lt;EndNote&gt;&lt;Cite&gt;&lt;Author&gt;Lavoué&lt;/Author&gt;&lt;Year&gt;2005&lt;/Year&gt;&lt;RecNum&gt;774&lt;/RecNum&gt;&lt;DisplayText&gt;[10]&lt;/DisplayText&gt;&lt;record&gt;&lt;rec-number&gt;774&lt;/rec-number&gt;&lt;foreign-keys&gt;&lt;key app="EN" db-id="2xxtfw0pcv2s22ededq5055owfea22zr00vd"&gt;774&lt;/key&gt;&lt;/foreign-keys&gt;&lt;ref-type name="Journal Article"&gt;17&lt;/ref-type&gt;&lt;contributors&gt;&lt;authors&gt;&lt;author&gt;Lavoué, S.&lt;/author&gt;&lt;author&gt;Miya, M.&lt;/author&gt;&lt;author&gt;Inoue, J. G.&lt;/author&gt;&lt;author&gt;Saitoh, K.&lt;/author&gt;&lt;author&gt;Ishiguro, N.&lt;/author&gt;&lt;author&gt;Nishida, M.&lt;/author&gt;&lt;/authors&gt;&lt;/contributors&gt;&lt;titles&gt;&lt;title&gt;Molecular systematics of the gonorynchiform fishes (Teleostei) based on whole mitogenome sequences: Implications for higher-level relationships within the Otocephal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165-177&lt;/pages&gt;&lt;volume&gt;37&lt;/volume&gt;&lt;dates&gt;&lt;year&gt;2005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sz w:val="22"/>
              </w:rPr>
              <w:t>[</w:t>
            </w:r>
            <w:hyperlink w:anchor="_ENREF_10" w:tooltip="Lavoué, 2005 #774" w:history="1">
              <w:r w:rsidR="004D41C2">
                <w:rPr>
                  <w:rFonts w:ascii="Times New Roman" w:hAnsi="Times New Roman" w:cs="Times New Roman"/>
                  <w:noProof/>
                  <w:sz w:val="22"/>
                </w:rPr>
                <w:t>10</w:t>
              </w:r>
            </w:hyperlink>
            <w:r w:rsidR="004D41C2">
              <w:rPr>
                <w:rFonts w:ascii="Times New Roman" w:hAnsi="Times New Roman" w:cs="Times New Roman"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sz w:val="22"/>
              </w:rPr>
              <w:fldChar w:fldCharType="end"/>
            </w:r>
          </w:p>
        </w:tc>
      </w:tr>
      <w:tr w:rsidR="00F2031C" w:rsidRPr="00795372" w14:paraId="01058C6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FD0C5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Clupe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8C931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 xml:space="preserve">Sardinops melanostictus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Temminck &amp; Schlegel 184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69B3C69" w14:textId="134FA01B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Northwest 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9594B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3255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36139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0&lt;/Year&gt;&lt;RecNum&gt;911&lt;/RecNum&gt;&lt;DisplayText&gt;[11]&lt;/DisplayText&gt;&lt;record&gt;&lt;rec-number&gt;911&lt;/rec-number&gt;&lt;foreign-keys&gt;&lt;key app="EN" db-id="2xxtfw0pcv2s22ededq5055owfea22zr00vd"&gt;911&lt;/key&gt;&lt;/foreign-keys&gt;&lt;ref-type name="Journal Article"&gt;17&lt;/ref-type&gt;&lt;contributors&gt;&lt;authors&gt;&lt;author&gt;Inoue, J. G.&lt;/author&gt;&lt;author&gt;Miya, M.&lt;/author&gt;&lt;author&gt;Tsukamoto, K.&lt;/author&gt;&lt;author&gt;Nishida, M.&lt;/author&gt;&lt;/authors&gt;&lt;/contributors&gt;&lt;titles&gt;&lt;title&gt;&lt;style face="normal" font="default" size="100%"&gt;Complete mitochondrial DNA sequence of the Japanese sardine &lt;/style&gt;&lt;style face="italic" font="default" size="100%"&gt;Sardinops melanostictus&lt;/style&gt;&lt;/title&gt;&lt;secondary-title&gt;Fisheries Science&lt;/secondary-title&gt;&lt;/titles&gt;&lt;periodical&gt;&lt;full-title&gt;Fisheries Science&lt;/full-title&gt;&lt;abbr-1&gt;Fish. Sci.&lt;/abbr-1&gt;&lt;/periodical&gt;&lt;pages&gt;924-932&lt;/pages&gt;&lt;volume&gt;66&lt;/volume&gt;&lt;dates&gt;&lt;year&gt;2000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1" w:tooltip="Inoue, 2000 #911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1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3A1DD262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E8AE00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Engraul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81AA2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Engraulis Japonic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Temminck &amp; Schlegel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 xml:space="preserve"> 184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D2759E" w14:textId="70BDD5B1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Northwest 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71428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4067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CCE94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noue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noue&lt;/Author&gt;&lt;Year&gt;2001&lt;/Year&gt;&lt;RecNum&gt;548&lt;/RecNum&gt;&lt;DisplayText&gt;[12]&lt;/DisplayText&gt;&lt;record&gt;&lt;rec-number&gt;548&lt;/rec-number&gt;&lt;foreign-keys&gt;&lt;key app="EN" db-id="2xxtfw0pcv2s22ededq5055owfea22zr00vd"&gt;548&lt;/key&gt;&lt;/foreign-keys&gt;&lt;ref-type name="Journal Article"&gt;17&lt;/ref-type&gt;&lt;contributors&gt;&lt;authors&gt;&lt;author&gt;Inoue, J. G.&lt;/author&gt;&lt;author&gt;Miya, M.&lt;/author&gt;&lt;author&gt;Tsukamoto, K.&lt;/author&gt;&lt;author&gt;Nishida, M.&lt;/author&gt;&lt;/authors&gt;&lt;/contributors&gt;&lt;titles&gt;&lt;title&gt;&lt;style face="normal" font="default" size="100%"&gt;Complete mitochondrial DNA sequence of the Japanese anchovy &lt;/style&gt;&lt;style face="italic" font="default" size="100%"&gt;Engraulis japonicus&lt;/style&gt;&lt;/title&gt;&lt;secondary-title&gt;Fisheries Science&lt;/secondary-title&gt;&lt;alt-title&gt;Fish. Sci.&lt;/alt-title&gt;&lt;/titles&gt;&lt;periodical&gt;&lt;full-title&gt;Fisheries Science&lt;/full-title&gt;&lt;abbr-1&gt;Fish. Sci.&lt;/abbr-1&gt;&lt;/periodical&gt;&lt;alt-periodical&gt;&lt;full-title&gt;Fisheries Science&lt;/full-title&gt;&lt;abbr-1&gt;Fish. Sci.&lt;/abbr-1&gt;&lt;/alt-periodical&gt;&lt;pages&gt;828-835&lt;/pages&gt;&lt;volume&gt;67&lt;/volume&gt;&lt;number&gt;5&lt;/number&gt;&lt;dates&gt;&lt;year&gt;2001&lt;/year&gt;&lt;pub-dates&gt;&lt;date&gt;Oct&lt;/date&gt;&lt;/pub-dates&gt;&lt;/dates&gt;&lt;accession-num&gt;ISI:000172083700007&lt;/accession-num&gt;&lt;urls&gt;&lt;related-urls&gt;&lt;url&gt;&amp;lt;Go to ISI&amp;gt;://000172083700007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2" w:tooltip="Inoue, 2001 #54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F4224A4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CDD09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8572B" w14:textId="77777777" w:rsidR="00FA472A" w:rsidRPr="00795372" w:rsidRDefault="00FA472A" w:rsidP="00786217">
            <w:pPr>
              <w:rPr>
                <w:rFonts w:ascii="Times New Roman" w:hAnsi="Times New Roman" w:cs="Times New Roman"/>
                <w:i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Coilia nasu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Temminck &amp; Schlegel 184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14EF9A" w14:textId="3DBBD5BF" w:rsidR="00FA472A" w:rsidRPr="002F432E" w:rsidRDefault="00E658A5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Northwest 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8BEC3" w14:textId="77777777" w:rsidR="00FA472A" w:rsidRPr="00795372" w:rsidRDefault="006B67ED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AP00913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FB1430" w14:textId="77777777" w:rsidR="00FA472A" w:rsidRPr="00795372" w:rsidRDefault="0000338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07&lt;/Year&gt;&lt;RecNum&gt;969&lt;/RecNum&gt;&lt;DisplayText&gt;[13]&lt;/DisplayText&gt;&lt;record&gt;&lt;rec-number&gt;969&lt;/rec-number&gt;&lt;foreign-keys&gt;&lt;key app="EN" db-id="2xxtfw0pcv2s22ededq5055owfea22zr00vd"&gt;969&lt;/key&gt;&lt;/foreign-keys&gt;&lt;ref-type name="Journal Article"&gt;17&lt;/ref-type&gt;&lt;contributors&gt;&lt;authors&gt;&lt;author&gt;Lavoué, S.&lt;/author&gt;&lt;author&gt;Miya, M.&lt;/author&gt;&lt;author&gt;Saitoh, K.&lt;/author&gt;&lt;author&gt;Ishiguro, N.B.&lt;/author&gt;&lt;author&gt;Nishida, M.&lt;/author&gt;&lt;/authors&gt;&lt;/contributors&gt;&lt;titles&gt;&lt;title&gt;Phylogenetic relationships among anchovies, sardines, herrings and their relatives (Clupeiformes), inferred from whole mitogenome sequences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096-1105&lt;/pages&gt;&lt;volume&gt;43&lt;/volume&gt;&lt;dates&gt;&lt;year&gt;2007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3" w:tooltip="Lavoué, 2007 #96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3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331E1589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4920E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Pristigaster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E3DAE9" w14:textId="77777777" w:rsidR="00FA472A" w:rsidRPr="00795372" w:rsidRDefault="00FA472A" w:rsidP="00786217">
            <w:pPr>
              <w:rPr>
                <w:rFonts w:ascii="Times New Roman" w:hAnsi="Times New Roman" w:cs="Times New Roman"/>
                <w:i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Ilisha elongata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(Anonymous [Bennett] 1830)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751DC7B" w14:textId="6A03D055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Indo-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45199" w14:textId="77777777" w:rsidR="00FA472A" w:rsidRPr="00795372" w:rsidRDefault="006B67ED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AP00914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B183F" w14:textId="77777777" w:rsidR="00FA472A" w:rsidRPr="00795372" w:rsidRDefault="00363C3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07&lt;/Year&gt;&lt;RecNum&gt;969&lt;/RecNum&gt;&lt;DisplayText&gt;[13]&lt;/DisplayText&gt;&lt;record&gt;&lt;rec-number&gt;969&lt;/rec-number&gt;&lt;foreign-keys&gt;&lt;key app="EN" db-id="2xxtfw0pcv2s22ededq5055owfea22zr00vd"&gt;969&lt;/key&gt;&lt;/foreign-keys&gt;&lt;ref-type name="Journal Article"&gt;17&lt;/ref-type&gt;&lt;contributors&gt;&lt;authors&gt;&lt;author&gt;Lavoué, S.&lt;/author&gt;&lt;author&gt;Miya, M.&lt;/author&gt;&lt;author&gt;Saitoh, K.&lt;/author&gt;&lt;author&gt;Ishiguro, N.B.&lt;/author&gt;&lt;author&gt;Nishida, M.&lt;/author&gt;&lt;/authors&gt;&lt;/contributors&gt;&lt;titles&gt;&lt;title&gt;Phylogenetic relationships among anchovies, sardines, herrings and their relatives (Clupeiformes), inferred from whole mitogenome sequences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096-1105&lt;/pages&gt;&lt;volume&gt;43&lt;/volume&gt;&lt;dates&gt;&lt;year&gt;2007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3" w:tooltip="Lavoué, 2007 #96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3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5BF892EB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CEAC9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7D578" w14:textId="77777777" w:rsidR="00FA472A" w:rsidRPr="00795372" w:rsidRDefault="00FA472A" w:rsidP="00786217">
            <w:pPr>
              <w:rPr>
                <w:rFonts w:ascii="Times New Roman" w:hAnsi="Times New Roman" w:cs="Times New Roman"/>
                <w:i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Ilisha africana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(Bloch 1795)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B053C20" w14:textId="2F5C45D1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East Atlant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0882C" w14:textId="77777777" w:rsidR="00FA472A" w:rsidRPr="00795372" w:rsidRDefault="006B67ED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AP00914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D4ACDE" w14:textId="77777777" w:rsidR="00FA472A" w:rsidRPr="00795372" w:rsidRDefault="00363C36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07&lt;/Year&gt;&lt;RecNum&gt;969&lt;/RecNum&gt;&lt;DisplayText&gt;[13]&lt;/DisplayText&gt;&lt;record&gt;&lt;rec-number&gt;969&lt;/rec-number&gt;&lt;foreign-keys&gt;&lt;key app="EN" db-id="2xxtfw0pcv2s22ededq5055owfea22zr00vd"&gt;969&lt;/key&gt;&lt;/foreign-keys&gt;&lt;ref-type name="Journal Article"&gt;17&lt;/ref-type&gt;&lt;contributors&gt;&lt;authors&gt;&lt;author&gt;Lavoué, S.&lt;/author&gt;&lt;author&gt;Miya, M.&lt;/author&gt;&lt;author&gt;Saitoh, K.&lt;/author&gt;&lt;author&gt;Ishiguro, N.B.&lt;/author&gt;&lt;author&gt;Nishida, M.&lt;/author&gt;&lt;/authors&gt;&lt;/contributors&gt;&lt;titles&gt;&lt;title&gt;Phylogenetic relationships among anchovies, sardines, herrings and their relatives (Clupeiformes), inferred from whole mitogenome sequences&lt;/title&gt;&lt;secondary-title&gt;molecular phylogenetic and Evolution&lt;/secondary-title&gt;&lt;/titles&gt;&lt;periodical&gt;&lt;full-title&gt;Molecular Phylogenetic and Evolution&lt;/full-title&gt;&lt;abbr-1&gt;Mol. Phylogenet. Evol.&lt;/abbr-1&gt;&lt;/periodical&gt;&lt;pages&gt;1096-1105&lt;/pages&gt;&lt;volume&gt;43&lt;/volume&gt;&lt;dates&gt;&lt;year&gt;2007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3" w:tooltip="Lavoué, 2007 #96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3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460DED9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vAlign w:val="center"/>
          </w:tcPr>
          <w:p w14:paraId="6A292C24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Sundasalang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vAlign w:val="center"/>
          </w:tcPr>
          <w:p w14:paraId="488F5B10" w14:textId="77777777" w:rsidR="00FA472A" w:rsidRPr="00795372" w:rsidRDefault="00FA472A" w:rsidP="00786217">
            <w:pPr>
              <w:rPr>
                <w:rFonts w:ascii="Times New Roman" w:hAnsi="Times New Roman" w:cs="Times New Roman"/>
                <w:i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Sundasalanx mekongensi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Britz &amp; Kottelat 1999</w:t>
            </w: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EA54390" w14:textId="01EF1CD9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Mekong R</w:t>
            </w:r>
            <w:bookmarkStart w:id="0" w:name="_GoBack"/>
            <w:bookmarkEnd w:id="0"/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, Cambodia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vAlign w:val="center"/>
          </w:tcPr>
          <w:p w14:paraId="651DC17A" w14:textId="77777777" w:rsidR="00FA472A" w:rsidRPr="00795372" w:rsidRDefault="00082D8E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AP006232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vAlign w:val="center"/>
          </w:tcPr>
          <w:p w14:paraId="4194612D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shiguro et al.</w:t>
            </w:r>
            <w:r w:rsidR="00363C36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shiguro&lt;/Author&gt;&lt;Year&gt;2005&lt;/Year&gt;&lt;RecNum&gt;841&lt;/RecNum&gt;&lt;DisplayText&gt;[14]&lt;/DisplayText&gt;&lt;record&gt;&lt;rec-number&gt;841&lt;/rec-number&gt;&lt;foreign-keys&gt;&lt;key app="EN" db-id="2xxtfw0pcv2s22ededq5055owfea22zr00vd"&gt;841&lt;/key&gt;&lt;/foreign-keys&gt;&lt;ref-type name="Journal Article"&gt;17&lt;/ref-type&gt;&lt;contributors&gt;&lt;authors&gt;&lt;author&gt;Ishiguro, N.B.&lt;/author&gt;&lt;author&gt;Miya, M.&lt;/author&gt;&lt;author&gt;Inoue, J. G.&lt;/author&gt;&lt;author&gt;Nishida, M.&lt;/author&gt;&lt;/authors&gt;&lt;/contributors&gt;&lt;titles&gt;&lt;title&gt;&lt;style face="italic" font="default" size="100%"&gt;Sundasalanx&lt;/style&gt;&lt;style face="normal" font="default" size="100%"&gt; (Sundasalangidae) is a progenetic clupeiform, not a closely-related group of salangids (Osmeriformes): mitogenomic evidence&lt;/style&gt;&lt;/title&gt;&lt;secondary-title&gt;Journal of Fish Biology&lt;/secondary-title&gt;&lt;/titles&gt;&lt;periodical&gt;&lt;full-title&gt;Journal of Fish Biology&lt;/full-title&gt;&lt;abbr-1&gt;J. Fish Biol.&lt;/abbr-1&gt;&lt;/periodical&gt;&lt;pages&gt;561-569&lt;/pages&gt;&lt;volume&gt;67&lt;/volume&gt;&lt;dates&gt;&lt;year&gt;2005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4" w:tooltip="Ishiguro, 2005 #841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4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4484853A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4352336D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rder Alepocephal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438BBB8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2A62F90" w14:textId="77777777" w:rsidR="00FA472A" w:rsidRPr="002F432E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1C7B9B61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4D049993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7EB38B7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F7E055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Alepocephal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5E3B1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sz w:val="22"/>
              </w:rPr>
              <w:t xml:space="preserve">Alepocephalus tenebrosus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Gilbert 1892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DCA35E" w14:textId="4D3273F8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Indo-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40B1E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410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DB50B2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shiguro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shiguro&lt;/Author&gt;&lt;Year&gt;2003&lt;/Year&gt;&lt;RecNum&gt;658&lt;/RecNum&gt;&lt;DisplayText&gt;[2]&lt;/DisplayText&gt;&lt;record&gt;&lt;rec-number&gt;658&lt;/rec-number&gt;&lt;foreign-keys&gt;&lt;key app="EN" db-id="2xxtfw0pcv2s22ededq5055owfea22zr00vd"&gt;658&lt;/key&gt;&lt;/foreign-keys&gt;&lt;ref-type name="Journal Article"&gt;17&lt;/ref-type&gt;&lt;contributors&gt;&lt;authors&gt;&lt;author&gt;Ishiguro, N. B.&lt;/author&gt;&lt;author&gt;Miya, M.&lt;/author&gt;&lt;author&gt;Nishida, M.&lt;/author&gt;&lt;/authors&gt;&lt;/contributors&gt;&lt;titles&gt;&lt;title&gt;Basal euteleostean relationships: a mitogenomic perspective on the phylogenetic reality of the &amp;quot;Protacanthopterygii&amp;quot;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476-488&lt;/pages&gt;&lt;volume&gt;27&lt;/volume&gt;&lt;number&gt;3&lt;/number&gt;&lt;keywords&gt;&lt;keyword&gt;mitogenomics, Euteleostei, Protacanthopterygii, complete mtDNA sequence, long PCR, taxonomic sampling, higher-level relationships&lt;/keyword&gt;&lt;keyword&gt;MITOCHONDRIAL-DNA SEQUENCE&lt;/keyword&gt;&lt;keyword&gt;COMPLETE NUCLEOTIDE-SEQUENCE&lt;/keyword&gt;&lt;keyword&gt;DEEP-SEA FISH&lt;/keyword&gt;&lt;keyword&gt;HIGHER-LEVEL RELATIONSHIPS&lt;/keyword&gt;&lt;keyword&gt;MOLECULAR PHYLOGENY&lt;/keyword&gt;&lt;keyword&gt;BONY FISHES&lt;/keyword&gt;&lt;keyword&gt;GENOME&lt;/keyword&gt;&lt;keyword&gt;TELEOSTEI&lt;/keyword&gt;&lt;keyword&gt;EVOLUTION&lt;/keyword&gt;&lt;keyword&gt;CLADES&lt;/keyword&gt;&lt;/keywords&gt;&lt;dates&gt;&lt;year&gt;2003&lt;/year&gt;&lt;pub-dates&gt;&lt;date&gt;Jun&lt;/date&gt;&lt;/pub-dates&gt;&lt;/dates&gt;&lt;accession-num&gt;ISI:000182999200011&lt;/accession-num&gt;&lt;urls&gt;&lt;related-urls&gt;&lt;url&gt;&amp;lt;Go to ISI&amp;gt;://000182999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" w:tooltip="Ishiguro, 2003 #65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4C610B82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vAlign w:val="center"/>
          </w:tcPr>
          <w:p w14:paraId="48FB178C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Platytroct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vAlign w:val="center"/>
          </w:tcPr>
          <w:p w14:paraId="63C3274E" w14:textId="77777777" w:rsidR="00FA472A" w:rsidRPr="00795372" w:rsidRDefault="00FA472A" w:rsidP="00786217">
            <w:pPr>
              <w:tabs>
                <w:tab w:val="left" w:pos="1350"/>
              </w:tabs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sz w:val="22"/>
              </w:rPr>
              <w:t xml:space="preserve">Platytroctes apus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Günther 1878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C7C62F" w14:textId="2397C159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Indo-Pacific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vAlign w:val="center"/>
          </w:tcPr>
          <w:p w14:paraId="1B0AD3AA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4107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vAlign w:val="center"/>
          </w:tcPr>
          <w:p w14:paraId="0966EB64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shiguro et al.</w:t>
            </w:r>
            <w:r w:rsidR="00FA472A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shiguro&lt;/Author&gt;&lt;Year&gt;2003&lt;/Year&gt;&lt;RecNum&gt;658&lt;/RecNum&gt;&lt;DisplayText&gt;[2]&lt;/DisplayText&gt;&lt;record&gt;&lt;rec-number&gt;658&lt;/rec-number&gt;&lt;foreign-keys&gt;&lt;key app="EN" db-id="2xxtfw0pcv2s22ededq5055owfea22zr00vd"&gt;658&lt;/key&gt;&lt;/foreign-keys&gt;&lt;ref-type name="Journal Article"&gt;17&lt;/ref-type&gt;&lt;contributors&gt;&lt;authors&gt;&lt;author&gt;Ishiguro, N. B.&lt;/author&gt;&lt;author&gt;Miya, M.&lt;/author&gt;&lt;author&gt;Nishida, M.&lt;/author&gt;&lt;/authors&gt;&lt;/contributors&gt;&lt;titles&gt;&lt;title&gt;Basal euteleostean relationships: a mitogenomic perspective on the phylogenetic reality of the &amp;quot;Protacanthopterygii&amp;quot;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476-488&lt;/pages&gt;&lt;volume&gt;27&lt;/volume&gt;&lt;number&gt;3&lt;/number&gt;&lt;keywords&gt;&lt;keyword&gt;mitogenomics, Euteleostei, Protacanthopterygii, complete mtDNA sequence, long PCR, taxonomic sampling, higher-level relationships&lt;/keyword&gt;&lt;keyword&gt;MITOCHONDRIAL-DNA SEQUENCE&lt;/keyword&gt;&lt;keyword&gt;COMPLETE NUCLEOTIDE-SEQUENCE&lt;/keyword&gt;&lt;keyword&gt;DEEP-SEA FISH&lt;/keyword&gt;&lt;keyword&gt;HIGHER-LEVEL RELATIONSHIPS&lt;/keyword&gt;&lt;keyword&gt;MOLECULAR PHYLOGENY&lt;/keyword&gt;&lt;keyword&gt;BONY FISHES&lt;/keyword&gt;&lt;keyword&gt;GENOME&lt;/keyword&gt;&lt;keyword&gt;TELEOSTEI&lt;/keyword&gt;&lt;keyword&gt;EVOLUTION&lt;/keyword&gt;&lt;keyword&gt;CLADES&lt;/keyword&gt;&lt;/keywords&gt;&lt;dates&gt;&lt;year&gt;2003&lt;/year&gt;&lt;pub-dates&gt;&lt;date&gt;Jun&lt;/date&gt;&lt;/pub-dates&gt;&lt;/dates&gt;&lt;accession-num&gt;ISI:000182999200011&lt;/accession-num&gt;&lt;urls&gt;&lt;related-urls&gt;&lt;url&gt;&amp;lt;Go to ISI&amp;gt;://000182999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" w:tooltip="Ishiguro, 2003 #65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2ECCB383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42034C33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rder Gonorynch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138F0F6E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24FACB3" w14:textId="77777777" w:rsidR="00FA472A" w:rsidRPr="002F432E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75A142A4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468671E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00544FDB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F8772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Chan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CC1EF8" w14:textId="77777777" w:rsidR="00FA472A" w:rsidRPr="00795372" w:rsidRDefault="00FA472A" w:rsidP="00786217">
            <w:pPr>
              <w:pStyle w:val="Heading1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hanos chano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(Forsskål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 xml:space="preserve"> 1775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5CCE1FE" w14:textId="0FE12C0E" w:rsidR="00FA472A" w:rsidRPr="002F432E" w:rsidRDefault="00FD22D3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2F432E">
              <w:rPr>
                <w:rFonts w:ascii="Times New Roman" w:hAnsi="Times New Roman" w:cs="Times New Roman"/>
                <w:b w:val="0"/>
                <w:sz w:val="22"/>
              </w:rPr>
              <w:t>Indo-Pacif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069534" w14:textId="77777777" w:rsidR="00FA472A" w:rsidRPr="00795372" w:rsidRDefault="00FA472A" w:rsidP="002F1E1E">
            <w:pPr>
              <w:pStyle w:val="Heading4"/>
              <w:spacing w:before="0" w:after="0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>AB05413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96D41E" w14:textId="77777777" w:rsidR="00FA472A" w:rsidRPr="00795372" w:rsidRDefault="004025E4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b w:val="0"/>
                <w:bCs w:val="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 w:val="0"/>
                <w:bCs w:val="0"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 w:val="0"/>
                <w:bCs w:val="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 w:val="0"/>
                <w:bCs w:val="0"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 w:val="0"/>
                  <w:bCs w:val="0"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 w:val="0"/>
                <w:bCs w:val="0"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 w:val="0"/>
                <w:bCs w:val="0"/>
                <w:sz w:val="22"/>
              </w:rPr>
              <w:fldChar w:fldCharType="end"/>
            </w:r>
          </w:p>
        </w:tc>
      </w:tr>
      <w:tr w:rsidR="00F2031C" w:rsidRPr="00795372" w14:paraId="50E5B31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82694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Gonorynch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3CC11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sz w:val="22"/>
              </w:rPr>
              <w:t>Gonorynchus greyi</w:t>
            </w:r>
            <w:r w:rsidRPr="00795372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(Richardson 1845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C7DECD" w14:textId="4C63DBD1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marine Australi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B43B4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3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211314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Ishiguro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shiguro&lt;/Author&gt;&lt;Year&gt;2003&lt;/Year&gt;&lt;RecNum&gt;658&lt;/RecNum&gt;&lt;DisplayText&gt;[2]&lt;/DisplayText&gt;&lt;record&gt;&lt;rec-number&gt;658&lt;/rec-number&gt;&lt;foreign-keys&gt;&lt;key app="EN" db-id="2xxtfw0pcv2s22ededq5055owfea22zr00vd"&gt;658&lt;/key&gt;&lt;/foreign-keys&gt;&lt;ref-type name="Journal Article"&gt;17&lt;/ref-type&gt;&lt;contributors&gt;&lt;authors&gt;&lt;author&gt;Ishiguro, N. B.&lt;/author&gt;&lt;author&gt;Miya, M.&lt;/author&gt;&lt;author&gt;Nishida, M.&lt;/author&gt;&lt;/authors&gt;&lt;/contributors&gt;&lt;titles&gt;&lt;title&gt;Basal euteleostean relationships: a mitogenomic perspective on the phylogenetic reality of the &amp;quot;Protacanthopterygii&amp;quot;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476-488&lt;/pages&gt;&lt;volume&gt;27&lt;/volume&gt;&lt;number&gt;3&lt;/number&gt;&lt;keywords&gt;&lt;keyword&gt;mitogenomics, Euteleostei, Protacanthopterygii, complete mtDNA sequence, long PCR, taxonomic sampling, higher-level relationships&lt;/keyword&gt;&lt;keyword&gt;MITOCHONDRIAL-DNA SEQUENCE&lt;/keyword&gt;&lt;keyword&gt;COMPLETE NUCLEOTIDE-SEQUENCE&lt;/keyword&gt;&lt;keyword&gt;DEEP-SEA FISH&lt;/keyword&gt;&lt;keyword&gt;HIGHER-LEVEL RELATIONSHIPS&lt;/keyword&gt;&lt;keyword&gt;MOLECULAR PHYLOGENY&lt;/keyword&gt;&lt;keyword&gt;BONY FISHES&lt;/keyword&gt;&lt;keyword&gt;GENOME&lt;/keyword&gt;&lt;keyword&gt;TELEOSTEI&lt;/keyword&gt;&lt;keyword&gt;EVOLUTION&lt;/keyword&gt;&lt;keyword&gt;CLADES&lt;/keyword&gt;&lt;/keywords&gt;&lt;dates&gt;&lt;year&gt;2003&lt;/year&gt;&lt;pub-dates&gt;&lt;date&gt;Jun&lt;/date&gt;&lt;/pub-dates&gt;&lt;/dates&gt;&lt;accession-num&gt;ISI:000182999200011&lt;/accession-num&gt;&lt;urls&gt;&lt;related-urls&gt;&lt;url&gt;&amp;lt;Go to ISI&amp;gt;://000182999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" w:tooltip="Ishiguro, 2003 #65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845200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373FC" w14:textId="77777777" w:rsidR="00FA472A" w:rsidRPr="00795372" w:rsidRDefault="00FA472A" w:rsidP="002F1E1E">
            <w:pPr>
              <w:pStyle w:val="Heading1"/>
              <w:spacing w:before="0" w:after="0"/>
              <w:ind w:left="292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</w:t>
            </w:r>
            <w:r w:rsidRPr="00795372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Phractolaem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55819" w14:textId="77777777" w:rsidR="00FA472A" w:rsidRPr="00795372" w:rsidRDefault="00FA472A" w:rsidP="00786217">
            <w:pPr>
              <w:tabs>
                <w:tab w:val="left" w:pos="26849"/>
              </w:tabs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color w:val="000000"/>
                <w:sz w:val="22"/>
              </w:rPr>
              <w:t>Phractolaemus ansorgii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Boulenger 1901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2190D9" w14:textId="3051DCF4" w:rsidR="00FA472A" w:rsidRPr="002F432E" w:rsidRDefault="00FD22D3" w:rsidP="00786217">
            <w:pPr>
              <w:pStyle w:val="Heading4"/>
              <w:tabs>
                <w:tab w:val="clear" w:pos="26849"/>
              </w:tabs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2F432E">
              <w:rPr>
                <w:rFonts w:ascii="Times New Roman" w:hAnsi="Times New Roman" w:cs="Times New Roman"/>
                <w:b w:val="0"/>
                <w:sz w:val="22"/>
              </w:rPr>
              <w:t>West Af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BE9F89" w14:textId="77777777" w:rsidR="00FA472A" w:rsidRPr="00795372" w:rsidRDefault="00FA472A" w:rsidP="002F1E1E">
            <w:pPr>
              <w:pStyle w:val="Heading4"/>
              <w:tabs>
                <w:tab w:val="clear" w:pos="26849"/>
              </w:tabs>
              <w:spacing w:before="0" w:after="0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>AF00728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B2848" w14:textId="77777777" w:rsidR="00FA472A" w:rsidRPr="00795372" w:rsidRDefault="00363C36" w:rsidP="00786217">
            <w:pPr>
              <w:pStyle w:val="Heading4"/>
              <w:tabs>
                <w:tab w:val="clear" w:pos="26849"/>
              </w:tabs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b w:val="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 w:val="0"/>
                <w:sz w:val="22"/>
              </w:rPr>
              <w:instrText xml:space="preserve"> ADDIN EN.CITE &lt;EndNote&gt;&lt;Cite&gt;&lt;Author&gt;Lavoué&lt;/Author&gt;&lt;Year&gt;2005&lt;/Year&gt;&lt;RecNum&gt;774&lt;/RecNum&gt;&lt;DisplayText&gt;[10]&lt;/DisplayText&gt;&lt;record&gt;&lt;rec-number&gt;774&lt;/rec-number&gt;&lt;foreign-keys&gt;&lt;key app="EN" db-id="2xxtfw0pcv2s22ededq5055owfea22zr00vd"&gt;774&lt;/key&gt;&lt;/foreign-keys&gt;&lt;ref-type name="Journal Article"&gt;17&lt;/ref-type&gt;&lt;contributors&gt;&lt;authors&gt;&lt;author&gt;Lavoué, S.&lt;/author&gt;&lt;author&gt;Miya, M.&lt;/author&gt;&lt;author&gt;Inoue, J. G.&lt;/author&gt;&lt;author&gt;Saitoh, K.&lt;/author&gt;&lt;author&gt;Ishiguro, N.&lt;/author&gt;&lt;author&gt;Nishida, M.&lt;/author&gt;&lt;/authors&gt;&lt;/contributors&gt;&lt;titles&gt;&lt;title&gt;Molecular systematics of the gonorynchiform fishes (Teleostei) based on whole mitogenome sequences: Implications for higher-level relationships within the Otocephal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165-177&lt;/pages&gt;&lt;volume&gt;37&lt;/volume&gt;&lt;dates&gt;&lt;year&gt;2005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 w:val="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 w:val="0"/>
                <w:noProof/>
                <w:sz w:val="22"/>
              </w:rPr>
              <w:t>[</w:t>
            </w:r>
            <w:hyperlink w:anchor="_ENREF_10" w:tooltip="Lavoué, 2005 #774" w:history="1">
              <w:r w:rsidR="004D41C2">
                <w:rPr>
                  <w:rFonts w:ascii="Times New Roman" w:hAnsi="Times New Roman" w:cs="Times New Roman"/>
                  <w:b w:val="0"/>
                  <w:noProof/>
                  <w:sz w:val="22"/>
                </w:rPr>
                <w:t>10</w:t>
              </w:r>
            </w:hyperlink>
            <w:r w:rsidR="004D41C2">
              <w:rPr>
                <w:rFonts w:ascii="Times New Roman" w:hAnsi="Times New Roman" w:cs="Times New Roman"/>
                <w:b w:val="0"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 w:val="0"/>
                <w:sz w:val="22"/>
              </w:rPr>
              <w:fldChar w:fldCharType="end"/>
            </w:r>
          </w:p>
        </w:tc>
      </w:tr>
      <w:tr w:rsidR="00F2031C" w:rsidRPr="00795372" w14:paraId="30D66B70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vAlign w:val="center"/>
          </w:tcPr>
          <w:p w14:paraId="3EE9BC00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i/>
                <w:i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Kneri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vAlign w:val="center"/>
          </w:tcPr>
          <w:p w14:paraId="27DE2C96" w14:textId="77777777" w:rsidR="00FA472A" w:rsidRPr="00795372" w:rsidRDefault="00FA472A" w:rsidP="002F1E1E">
            <w:pPr>
              <w:pStyle w:val="Heading1"/>
              <w:spacing w:before="0" w:after="0"/>
              <w:ind w:left="0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Grasseichthys gabonensi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Géry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 xml:space="preserve"> 1964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1612F24" w14:textId="495DD8C5" w:rsidR="00FA472A" w:rsidRPr="002F432E" w:rsidRDefault="00FD22D3" w:rsidP="00786217">
            <w:pPr>
              <w:pStyle w:val="Heading6"/>
              <w:spacing w:before="0" w:after="0"/>
              <w:jc w:val="left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2F432E">
              <w:rPr>
                <w:rFonts w:ascii="Times New Roman" w:hAnsi="Times New Roman" w:cs="Times New Roman"/>
                <w:b w:val="0"/>
                <w:color w:val="000000"/>
                <w:sz w:val="22"/>
              </w:rPr>
              <w:t>Ivindo R., Gabon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vAlign w:val="center"/>
          </w:tcPr>
          <w:p w14:paraId="585A37D7" w14:textId="77777777" w:rsidR="00FA472A" w:rsidRPr="00795372" w:rsidRDefault="00FA472A" w:rsidP="002F1E1E">
            <w:pPr>
              <w:pStyle w:val="Heading6"/>
              <w:spacing w:before="0" w:after="0"/>
              <w:rPr>
                <w:rFonts w:ascii="Times New Roman" w:hAnsi="Times New Roman" w:cs="Times New Roman"/>
                <w:b w:val="0"/>
                <w:bCs w:val="0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>AF007277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vAlign w:val="center"/>
          </w:tcPr>
          <w:p w14:paraId="181D230D" w14:textId="77777777" w:rsidR="00FA472A" w:rsidRPr="00795372" w:rsidRDefault="00363C36" w:rsidP="00786217">
            <w:pPr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Lavoué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Lavoué&lt;/Author&gt;&lt;Year&gt;2005&lt;/Year&gt;&lt;RecNum&gt;774&lt;/RecNum&gt;&lt;DisplayText&gt;[10]&lt;/DisplayText&gt;&lt;record&gt;&lt;rec-number&gt;774&lt;/rec-number&gt;&lt;foreign-keys&gt;&lt;key app="EN" db-id="2xxtfw0pcv2s22ededq5055owfea22zr00vd"&gt;774&lt;/key&gt;&lt;/foreign-keys&gt;&lt;ref-type name="Journal Article"&gt;17&lt;/ref-type&gt;&lt;contributors&gt;&lt;authors&gt;&lt;author&gt;Lavoué, S.&lt;/author&gt;&lt;author&gt;Miya, M.&lt;/author&gt;&lt;author&gt;Inoue, J. G.&lt;/author&gt;&lt;author&gt;Saitoh, K.&lt;/author&gt;&lt;author&gt;Ishiguro, N.&lt;/author&gt;&lt;author&gt;Nishida, M.&lt;/author&gt;&lt;/authors&gt;&lt;/contributors&gt;&lt;titles&gt;&lt;title&gt;Molecular systematics of the gonorynchiform fishes (Teleostei) based on whole mitogenome sequences: Implications for higher-level relationships within the Otocephal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165-177&lt;/pages&gt;&lt;volume&gt;37&lt;/volume&gt;&lt;dates&gt;&lt;year&gt;2005&lt;/year&gt;&lt;/dates&gt;&lt;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0" w:tooltip="Lavoué, 2005 #774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0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5640F73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2CE466A1" w14:textId="77777777" w:rsidR="00FA472A" w:rsidRPr="00795372" w:rsidRDefault="00FA472A" w:rsidP="00786217">
            <w:pPr>
              <w:pStyle w:val="Heading8"/>
              <w:spacing w:before="0" w:after="0"/>
              <w:ind w:left="0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bCs w:val="0"/>
                <w:sz w:val="22"/>
              </w:rPr>
              <w:t>Order Cyprin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5141F82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AD96C1F" w14:textId="77777777" w:rsidR="00FA472A" w:rsidRPr="002F432E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3215C272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07D15986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143D04E4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B150DE" w14:textId="77777777" w:rsidR="00FA472A" w:rsidRPr="00795372" w:rsidRDefault="00FA472A" w:rsidP="002F1E1E">
            <w:pPr>
              <w:pStyle w:val="Heading2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Cyprin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8474A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arassius aurat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Linnaeus 1758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53B847" w14:textId="1BC0AA9C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Eurasi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13FD5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06953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A7F29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Murakami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Murakami&lt;/Author&gt;&lt;Year&gt;1998&lt;/Year&gt;&lt;RecNum&gt;740&lt;/RecNum&gt;&lt;DisplayText&gt;[16]&lt;/DisplayText&gt;&lt;record&gt;&lt;rec-number&gt;740&lt;/rec-number&gt;&lt;foreign-keys&gt;&lt;key app="EN" db-id="2xxtfw0pcv2s22ededq5055owfea22zr00vd"&gt;740&lt;/key&gt;&lt;/foreign-keys&gt;&lt;ref-type name="Journal Article"&gt;17&lt;/ref-type&gt;&lt;contributors&gt;&lt;authors&gt;&lt;author&gt;Murakami, M.&lt;/author&gt;&lt;author&gt;Yamashita, Y.&lt;/author&gt;&lt;author&gt;Fujitani, H.&lt;/author&gt;&lt;/authors&gt;&lt;/contributors&gt;&lt;titles&gt;&lt;title&gt;&lt;style face="normal" font="default" size="100%"&gt;The complete sequence of mitochondrial genome from a gynogenetic triploid &amp;quot;ginbuna&amp;quot; (&lt;/style&gt;&lt;style face="italic" font="default" size="100%"&gt;Carassius auratus langsdorfi&lt;/style&gt;&lt;style face="normal" font="default" size="100%"&gt;)&lt;/style&gt;&lt;/title&gt;&lt;secondary-title&gt;Zoological Science&lt;/secondary-title&gt;&lt;/titles&gt;&lt;periodical&gt;&lt;full-title&gt;Zoological Science&lt;/full-title&gt;&lt;/periodical&gt;&lt;pages&gt;335-337&lt;/pages&gt;&lt;volume&gt;15&lt;/volume&gt;&lt;number&gt;3&lt;/number&gt;&lt;keywords&gt;&lt;keyword&gt;COMPLETE NUCLEOTIDE-SEQUENCE&lt;/keyword&gt;&lt;keyword&gt;EVOLUTION&lt;/keyword&gt;&lt;keyword&gt;DNA&lt;/keyword&gt;&lt;keyword&gt;ORGANIZATION&lt;/keyword&gt;&lt;keyword&gt;CARP&lt;/keyword&gt;&lt;/keywords&gt;&lt;dates&gt;&lt;year&gt;1998&lt;/year&gt;&lt;pub-dates&gt;&lt;date&gt;Jun&lt;/date&gt;&lt;/pub-dates&gt;&lt;/dates&gt;&lt;accession-num&gt;ISI:000075402500004&lt;/accession-num&gt;&lt;urls&gt;&lt;related-urls&gt;&lt;url&gt;&amp;lt;Go to ISI&amp;gt;://000075402500004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6" w:tooltip="Murakami, 1998 #740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6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DAB183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14CC3" w14:textId="77777777" w:rsidR="00FA472A" w:rsidRPr="00795372" w:rsidRDefault="00FA472A" w:rsidP="002F1E1E">
            <w:pPr>
              <w:pStyle w:val="Heading7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Cobi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1A9594" w14:textId="77777777" w:rsidR="00FA472A" w:rsidRPr="00795372" w:rsidRDefault="00FA472A" w:rsidP="00786217">
            <w:pPr>
              <w:pStyle w:val="Heading7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obitis striata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Ikeda 1936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5E92635" w14:textId="372B8601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Japa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B981E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25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7A112" w14:textId="77777777" w:rsidR="00FA472A" w:rsidRPr="00456238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456238">
              <w:rPr>
                <w:rFonts w:ascii="Times New Roman" w:hAnsi="Times New Roman" w:cs="Times New Roman"/>
                <w:color w:val="000000"/>
                <w:sz w:val="22"/>
              </w:rPr>
              <w:t>Saitoh et al.</w:t>
            </w:r>
            <w:r w:rsidR="00FA472A" w:rsidRPr="00456238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59E3B181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CCC64D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06D64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Lefua echigonia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Jordan &amp; Richardson 1907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D13AB9" w14:textId="6D8F8D45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Japan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670D3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26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E3092D" w14:textId="77777777" w:rsidR="00FA472A" w:rsidRPr="00456238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456238">
              <w:rPr>
                <w:rFonts w:ascii="Times New Roman" w:hAnsi="Times New Roman" w:cs="Times New Roman"/>
                <w:color w:val="000000"/>
                <w:sz w:val="22"/>
              </w:rPr>
              <w:t>Saitoh et al.</w:t>
            </w:r>
            <w:r w:rsidR="00FA472A" w:rsidRPr="00456238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657CA460" w14:textId="77777777" w:rsidTr="002516F8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</w:tcPr>
          <w:p w14:paraId="0F1D7782" w14:textId="77777777" w:rsidR="00FA472A" w:rsidRPr="00795372" w:rsidRDefault="00FA472A" w:rsidP="002516F8">
            <w:pPr>
              <w:pStyle w:val="Heading5"/>
              <w:spacing w:before="0" w:after="0"/>
              <w:ind w:left="292"/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  <w:t>Family Balitor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</w:tcPr>
          <w:p w14:paraId="787E814D" w14:textId="77777777" w:rsidR="00FA472A" w:rsidRPr="00795372" w:rsidRDefault="00FA472A" w:rsidP="002516F8">
            <w:pPr>
              <w:pStyle w:val="Heading5"/>
              <w:spacing w:before="0" w:after="0"/>
              <w:ind w:left="0"/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rossostoma lacustre</w:t>
            </w:r>
            <w:r w:rsidRPr="00795372"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eastAsia="Taipei" w:hAnsi="Times New Roman" w:cs="Times New Roman"/>
                <w:b/>
                <w:i w:val="0"/>
                <w:iCs w:val="0"/>
                <w:sz w:val="22"/>
              </w:rPr>
              <w:t>Steindachner 1908</w:t>
            </w:r>
          </w:p>
          <w:p w14:paraId="28336754" w14:textId="77777777" w:rsidR="00FA472A" w:rsidRPr="00795372" w:rsidRDefault="00FA472A" w:rsidP="002516F8">
            <w:pPr>
              <w:rPr>
                <w:rFonts w:ascii="Times New Roman" w:hAnsi="Times New Roman"/>
                <w:sz w:val="22"/>
              </w:rPr>
            </w:pPr>
            <w:r w:rsidRPr="00795372">
              <w:rPr>
                <w:rFonts w:ascii="Times New Roman" w:hAnsi="Times New Roman" w:cs="Verdana"/>
                <w:iCs/>
                <w:sz w:val="22"/>
              </w:rPr>
              <w:t>[=</w:t>
            </w:r>
            <w:r w:rsidRPr="00795372">
              <w:rPr>
                <w:rFonts w:ascii="Times New Roman" w:hAnsi="Times New Roman" w:cs="Verdana"/>
                <w:i/>
                <w:iCs/>
                <w:sz w:val="22"/>
              </w:rPr>
              <w:t>Formosania lacustris</w:t>
            </w:r>
            <w:r w:rsidRPr="00795372">
              <w:rPr>
                <w:rFonts w:ascii="Times New Roman" w:hAnsi="Times New Roman" w:cs="Verdana"/>
                <w:sz w:val="22"/>
              </w:rPr>
              <w:t>]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570FBAD6" w14:textId="24F53218" w:rsidR="00FA472A" w:rsidRPr="002F432E" w:rsidRDefault="00FD22D3" w:rsidP="002516F8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Taiwan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</w:tcPr>
          <w:p w14:paraId="117F7BDC" w14:textId="77777777" w:rsidR="00FA472A" w:rsidRPr="00795372" w:rsidRDefault="00FA472A" w:rsidP="002516F8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M91245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</w:tcPr>
          <w:p w14:paraId="62BF71C6" w14:textId="77777777" w:rsidR="00FA472A" w:rsidRPr="00795372" w:rsidRDefault="004025E4" w:rsidP="002516F8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Tzeng et al.</w:t>
            </w:r>
            <w:r w:rsidR="00FA472A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Tzeng&lt;/Author&gt;&lt;Year&gt;1992&lt;/Year&gt;&lt;RecNum&gt;742&lt;/RecNum&gt;&lt;DisplayText&gt;[17]&lt;/DisplayText&gt;&lt;record&gt;&lt;rec-number&gt;742&lt;/rec-number&gt;&lt;foreign-keys&gt;&lt;key app="EN" db-id="2xxtfw0pcv2s22ededq5055owfea22zr00vd"&gt;742&lt;/key&gt;&lt;/foreign-keys&gt;&lt;ref-type name="Journal Article"&gt;17&lt;/ref-type&gt;&lt;contributors&gt;&lt;authors&gt;&lt;author&gt;Tzeng, C. S.&lt;/author&gt;&lt;author&gt;Hui, C. F.&lt;/author&gt;&lt;author&gt;Shen, S. C.&lt;/author&gt;&lt;author&gt;Huang, P. C.&lt;/author&gt;&lt;/authors&gt;&lt;/contributors&gt;&lt;titles&gt;&lt;title&gt;The Complete Nucleotide-Sequence of the Crossostoma Lacustre Mitochondrial Genome - Conservation and Variations among Vertebrates&lt;/title&gt;&lt;secondary-title&gt;Nucleic Acids Research&lt;/secondary-title&gt;&lt;/titles&gt;&lt;periodical&gt;&lt;full-title&gt;Nucleic Acids Research&lt;/full-title&gt;&lt;abbr-1&gt;Nucleic Acids Res.&lt;/abbr-1&gt;&lt;/periodical&gt;&lt;pages&gt;4853-4858&lt;/pages&gt;&lt;volume&gt;20&lt;/volume&gt;&lt;number&gt;18&lt;/number&gt;&lt;keywords&gt;&lt;keyword&gt;GENE ORGANIZATION&lt;/keyword&gt;&lt;keyword&gt;STRANDED-DNA&lt;/keyword&gt;&lt;keyword&gt;EVOLUTION&lt;/keyword&gt;&lt;keyword&gt;CLONING&lt;/keyword&gt;&lt;keyword&gt;ORIGIN&lt;/keyword&gt;&lt;keyword&gt;CODE&lt;/keyword&gt;&lt;/keywords&gt;&lt;dates&gt;&lt;year&gt;1992&lt;/year&gt;&lt;pub-dates&gt;&lt;date&gt;Sep 25&lt;/date&gt;&lt;/pub-dates&gt;&lt;/dates&gt;&lt;accession-num&gt;ISI:A1992JR35400024&lt;/accession-num&gt;&lt;urls&gt;&lt;related-urls&gt;&lt;url&gt;&amp;lt;Go to ISI&amp;gt;://1992JR35400024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7" w:tooltip="Tzeng, 1992 #742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7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4A2D1C9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79BAE2D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Order Characiformes 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119D6EDC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FB2A119" w14:textId="77777777" w:rsidR="00FA472A" w:rsidRPr="002F432E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62DB183E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0A3DEC67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213721FD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6BF7E" w14:textId="77777777" w:rsidR="00FA472A" w:rsidRPr="00795372" w:rsidRDefault="00FA472A" w:rsidP="00F2031C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Charac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FD3CD0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Phenacogrammus interrupt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Boulenger 1899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12AABD" w14:textId="271D2A87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West Af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CF0D3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2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F922A" w14:textId="77777777" w:rsidR="00FA472A" w:rsidRPr="00456238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456238">
              <w:rPr>
                <w:rFonts w:ascii="Times New Roman" w:hAnsi="Times New Roman" w:cs="Times New Roman"/>
                <w:color w:val="000000"/>
                <w:sz w:val="22"/>
              </w:rPr>
              <w:t>Saitoh et al.</w:t>
            </w:r>
            <w:r w:rsidR="00FA472A" w:rsidRPr="00456238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014896A9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vAlign w:val="center"/>
          </w:tcPr>
          <w:p w14:paraId="5B1F9A62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vAlign w:val="center"/>
          </w:tcPr>
          <w:p w14:paraId="667299A2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iCs/>
                <w:color w:val="000000"/>
                <w:sz w:val="22"/>
              </w:rPr>
              <w:t>Chalceus macrolepidotu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Cuvier 1818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57CDB9A" w14:textId="235FA3D7" w:rsidR="00FA472A" w:rsidRPr="002F432E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2F432E"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vAlign w:val="center"/>
          </w:tcPr>
          <w:p w14:paraId="32019789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30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vAlign w:val="center"/>
          </w:tcPr>
          <w:p w14:paraId="021F2E87" w14:textId="77777777" w:rsidR="00FA472A" w:rsidRPr="00456238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456238">
              <w:rPr>
                <w:rFonts w:ascii="Times New Roman" w:hAnsi="Times New Roman" w:cs="Times New Roman"/>
                <w:color w:val="000000"/>
                <w:sz w:val="22"/>
              </w:rPr>
              <w:t>Saitoh et al.</w:t>
            </w:r>
            <w:r w:rsidR="00FA472A" w:rsidRPr="00456238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65EF476B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8C88BEA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Order Gymnot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0AC7B87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761" w:type="pct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40BA38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D8CBEA5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B7A828E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17781CA7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793B8CD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Sternop</w:t>
            </w:r>
            <w:r w:rsidR="00B179C3">
              <w:rPr>
                <w:rFonts w:ascii="Times New Roman" w:hAnsi="Times New Roman" w:cs="Times New Roman"/>
                <w:i w:val="0"/>
                <w:iCs w:val="0"/>
                <w:sz w:val="22"/>
              </w:rPr>
              <w:t>y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g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9255DA6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Eigenmania virescen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Valenciennes 183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9868697" w14:textId="2DF4CCC0" w:rsidR="00FA472A" w:rsidRPr="00795372" w:rsidRDefault="00FD22D3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8E62E2B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31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185DCE5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6F85D35A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5EFF5E0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Apterono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1B88FF5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Verdana"/>
                <w:iCs w:val="0"/>
                <w:sz w:val="22"/>
              </w:rPr>
              <w:t>Apteronotus albifrons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Linnaeus 176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0776DF6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0C26CE8" w14:textId="77777777" w:rsidR="00FA472A" w:rsidRPr="009A7741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9A7741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B05413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DD8C18C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6C613BB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C0A0613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Gymnot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2797F3C6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Electrophoru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B179C3">
              <w:rPr>
                <w:rFonts w:ascii="Times New Roman" w:hAnsi="Times New Roman" w:cs="Times New Roman"/>
                <w:i/>
                <w:color w:val="000000"/>
                <w:sz w:val="22"/>
              </w:rPr>
              <w:t>electricus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(Linnaeus 1766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B6FC9ED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5AA23827" w14:textId="77777777" w:rsidR="00FA472A" w:rsidRPr="009A7741" w:rsidRDefault="009A7741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9A7741">
              <w:rPr>
                <w:rFonts w:ascii="Times New Roman" w:hAnsi="Times New Roman" w:cs="Times New Roman"/>
                <w:color w:val="141413"/>
                <w:sz w:val="22"/>
                <w:szCs w:val="22"/>
              </w:rPr>
              <w:t>AP01197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1C510CB5" w14:textId="77777777" w:rsidR="00FA472A" w:rsidRPr="00CF5EDC" w:rsidRDefault="00CF5EDC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>Nakatani et al</w:t>
            </w:r>
            <w:r w:rsidR="00053303">
              <w:rPr>
                <w:rFonts w:ascii="Times New Roman" w:hAnsi="Times New Roman" w:cs="Times New Roman"/>
                <w:color w:val="000000"/>
                <w:sz w:val="22"/>
              </w:rPr>
              <w:t>.</w:t>
            </w: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Nakatani&lt;/Author&gt;&lt;Year&gt;2011&lt;/Year&gt;&lt;RecNum&gt;2252&lt;/RecNum&gt;&lt;DisplayText&gt;[18]&lt;/DisplayText&gt;&lt;record&gt;&lt;rec-number&gt;2252&lt;/rec-number&gt;&lt;foreign-keys&gt;&lt;key app="EN" db-id="2xxtfw0pcv2s22ededq5055owfea22zr00vd"&gt;2252&lt;/key&gt;&lt;/foreign-keys&gt;&lt;ref-type name="Journal Article"&gt;17&lt;/ref-type&gt;&lt;contributors&gt;&lt;authors&gt;&lt;author&gt;Nakatani, M.&lt;/author&gt;&lt;author&gt;Miya, M.&lt;/author&gt;&lt;author&gt;Mabuchi, K.&lt;/author&gt;&lt;author&gt;Saitoh, K.&lt;/author&gt;&lt;author&gt;Nishida, M.&lt;/author&gt;&lt;/authors&gt;&lt;/contributors&gt;&lt;auth-address&gt;Miya, M&amp;#xD;Nat Hist Museum &amp;amp; Inst, Chuo Ku, 955-2 Aoba Cho, Chiba 2608682, Japan&amp;#xD;Nat Hist Museum &amp;amp; Inst, Chuo Ku, 955-2 Aoba Cho, Chiba 2608682, Japan&amp;#xD;Nat Hist Museum &amp;amp; Inst, Chuo Ku, Chiba 2608682, Japan&amp;#xD;Univ Tokyo, Atmosphere &amp;amp; Ocean Res Inst, Kashiwa, Chiba 2778564, Japan&amp;#xD;Natl Res Inst Fisheries Sci, Kanazawa Ku, Kanagawa 2368648, Japan&lt;/auth-address&gt;&lt;titles&gt;&lt;title&gt;Evolutionary history of Otophysi (Teleostei), a major clade of the modern freshwater fishes: Pangaean origin and Mesozoic radiation&lt;/title&gt;&lt;secondary-title&gt;BMC Evolutionary Biology&lt;/secondary-title&gt;&lt;alt-title&gt;Bmc Evol Biol&lt;/alt-title&gt;&lt;/titles&gt;&lt;periodical&gt;&lt;full-title&gt;BMC Evolutionary Biology&lt;/full-title&gt;&lt;/periodical&gt;&lt;volume&gt;11&lt;/volume&gt;&lt;keywords&gt;&lt;keyword&gt;whole mitogenome sequences&lt;/keyword&gt;&lt;keyword&gt;permian-triassic boundary&lt;/keyword&gt;&lt;keyword&gt;ray-finned fishes&lt;/keyword&gt;&lt;keyword&gt;phylogenetic tree selection&lt;/keyword&gt;&lt;keyword&gt;divergence time-estimation&lt;/keyword&gt;&lt;keyword&gt;higher-level relationships&lt;/keyword&gt;&lt;keyword&gt;deep-sea fish&lt;/keyword&gt;&lt;keyword&gt;mitochondrial genome&lt;/keyword&gt;&lt;keyword&gt;maximum-likelihood&lt;/keyword&gt;&lt;keyword&gt;ostariophysan fishes&lt;/keyword&gt;&lt;/keywords&gt;&lt;dates&gt;&lt;year&gt;2011&lt;/year&gt;&lt;pub-dates&gt;&lt;date&gt;Jun 22&lt;/date&gt;&lt;/pub-dates&gt;&lt;/dates&gt;&lt;isbn&gt;1471-2148&lt;/isbn&gt;&lt;accession-num&gt;ISI:000292927800001&lt;/accession-num&gt;&lt;urls&gt;&lt;related-urls&gt;&lt;url&gt;&amp;lt;Go to ISI&amp;gt;://000292927800001&lt;/url&gt;&lt;/related-urls&gt;&lt;/urls&gt;&lt;electronic-resource-num&gt;10.1186/1471-2148-11-177&lt;/electronic-resource-num&gt;&lt;language&gt;English&lt;/language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8" w:tooltip="Nakatani, 2011 #2252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8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19F43E7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93DC681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1F54505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Gymnotu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i/>
                <w:iCs/>
                <w:sz w:val="22"/>
              </w:rPr>
              <w:t>carapo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Linnaeus 175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3965717C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3BF8363" w14:textId="77777777" w:rsidR="00FA472A" w:rsidRPr="009A7741" w:rsidRDefault="009A7741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9A7741">
              <w:rPr>
                <w:rFonts w:ascii="Times New Roman" w:hAnsi="Times New Roman" w:cs="Times New Roman"/>
                <w:color w:val="141413"/>
                <w:sz w:val="22"/>
                <w:szCs w:val="22"/>
              </w:rPr>
              <w:t>AP011979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65200F35" w14:textId="77777777" w:rsidR="00FA472A" w:rsidRPr="00CF5EDC" w:rsidRDefault="00C94CC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>Nakatani et al</w:t>
            </w:r>
            <w:r w:rsidR="00053303">
              <w:rPr>
                <w:rFonts w:ascii="Times New Roman" w:hAnsi="Times New Roman" w:cs="Times New Roman"/>
                <w:color w:val="000000"/>
                <w:sz w:val="22"/>
              </w:rPr>
              <w:t>.</w:t>
            </w: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Nakatani&lt;/Author&gt;&lt;Year&gt;2011&lt;/Year&gt;&lt;RecNum&gt;2252&lt;/RecNum&gt;&lt;DisplayText&gt;[18]&lt;/DisplayText&gt;&lt;record&gt;&lt;rec-number&gt;2252&lt;/rec-number&gt;&lt;foreign-keys&gt;&lt;key app="EN" db-id="2xxtfw0pcv2s22ededq5055owfea22zr00vd"&gt;2252&lt;/key&gt;&lt;/foreign-keys&gt;&lt;ref-type name="Journal Article"&gt;17&lt;/ref-type&gt;&lt;contributors&gt;&lt;authors&gt;&lt;author&gt;Nakatani, M.&lt;/author&gt;&lt;author&gt;Miya, M.&lt;/author&gt;&lt;author&gt;Mabuchi, K.&lt;/author&gt;&lt;author&gt;Saitoh, K.&lt;/author&gt;&lt;author&gt;Nishida, M.&lt;/author&gt;&lt;/authors&gt;&lt;/contributors&gt;&lt;auth-address&gt;Miya, M&amp;#xD;Nat Hist Museum &amp;amp; Inst, Chuo Ku, 955-2 Aoba Cho, Chiba 2608682, Japan&amp;#xD;Nat Hist Museum &amp;amp; Inst, Chuo Ku, 955-2 Aoba Cho, Chiba 2608682, Japan&amp;#xD;Nat Hist Museum &amp;amp; Inst, Chuo Ku, Chiba 2608682, Japan&amp;#xD;Univ Tokyo, Atmosphere &amp;amp; Ocean Res Inst, Kashiwa, Chiba 2778564, Japan&amp;#xD;Natl Res Inst Fisheries Sci, Kanazawa Ku, Kanagawa 2368648, Japan&lt;/auth-address&gt;&lt;titles&gt;&lt;title&gt;Evolutionary history of Otophysi (Teleostei), a major clade of the modern freshwater fishes: Pangaean origin and Mesozoic radiation&lt;/title&gt;&lt;secondary-title&gt;BMC Evolutionary Biology&lt;/secondary-title&gt;&lt;alt-title&gt;Bmc Evol Biol&lt;/alt-title&gt;&lt;/titles&gt;&lt;periodical&gt;&lt;full-title&gt;BMC Evolutionary Biology&lt;/full-title&gt;&lt;/periodical&gt;&lt;volume&gt;11&lt;/volume&gt;&lt;keywords&gt;&lt;keyword&gt;whole mitogenome sequences&lt;/keyword&gt;&lt;keyword&gt;permian-triassic boundary&lt;/keyword&gt;&lt;keyword&gt;ray-finned fishes&lt;/keyword&gt;&lt;keyword&gt;phylogenetic tree selection&lt;/keyword&gt;&lt;keyword&gt;divergence time-estimation&lt;/keyword&gt;&lt;keyword&gt;higher-level relationships&lt;/keyword&gt;&lt;keyword&gt;deep-sea fish&lt;/keyword&gt;&lt;keyword&gt;mitochondrial genome&lt;/keyword&gt;&lt;keyword&gt;maximum-likelihood&lt;/keyword&gt;&lt;keyword&gt;ostariophysan fishes&lt;/keyword&gt;&lt;/keywords&gt;&lt;dates&gt;&lt;year&gt;2011&lt;/year&gt;&lt;pub-dates&gt;&lt;date&gt;Jun 22&lt;/date&gt;&lt;/pub-dates&gt;&lt;/dates&gt;&lt;isbn&gt;1471-2148&lt;/isbn&gt;&lt;accession-num&gt;ISI:000292927800001&lt;/accession-num&gt;&lt;urls&gt;&lt;related-urls&gt;&lt;url&gt;&amp;lt;Go to ISI&amp;gt;://000292927800001&lt;/url&gt;&lt;/related-urls&gt;&lt;/urls&gt;&lt;electronic-resource-num&gt;10.1186/1471-2148-11-177&lt;/electronic-resource-num&gt;&lt;language&gt;English&lt;/language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8" w:tooltip="Nakatani, 2011 #2252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8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5F46C340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A0D4FBE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Hypopom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BB9172B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Brachyhypopomu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i/>
                <w:iCs/>
                <w:sz w:val="22"/>
              </w:rPr>
              <w:t>occidentalis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(Regan 1914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06BAC316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45DADD36" w14:textId="77777777" w:rsidR="00FA472A" w:rsidRPr="009A7741" w:rsidRDefault="00392CEC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9A7741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AP0011570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EAF1DD" w:themeFill="accent3" w:themeFillTint="33"/>
            <w:vAlign w:val="center"/>
          </w:tcPr>
          <w:p w14:paraId="78653FA0" w14:textId="77777777" w:rsidR="00FA472A" w:rsidRPr="0058718E" w:rsidRDefault="0058718E" w:rsidP="00786217">
            <w:pPr>
              <w:rPr>
                <w:rFonts w:ascii="Times New Roman" w:hAnsi="Times New Roman" w:cs="Times New Roman"/>
                <w:b/>
                <w:color w:val="000000"/>
                <w:sz w:val="22"/>
              </w:rPr>
            </w:pPr>
            <w:r w:rsidRPr="0058718E">
              <w:rPr>
                <w:rFonts w:ascii="Times New Roman" w:hAnsi="Times New Roman" w:cs="Times New Roman"/>
                <w:b/>
                <w:color w:val="000000"/>
                <w:sz w:val="22"/>
              </w:rPr>
              <w:t>This study</w:t>
            </w:r>
          </w:p>
        </w:tc>
      </w:tr>
      <w:tr w:rsidR="00F2031C" w:rsidRPr="00795372" w14:paraId="7267F29A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shd w:val="clear" w:color="auto" w:fill="EAF1DD" w:themeFill="accent3" w:themeFillTint="33"/>
            <w:vAlign w:val="center"/>
          </w:tcPr>
          <w:p w14:paraId="38BD5E45" w14:textId="77777777" w:rsidR="00FA472A" w:rsidRPr="00795372" w:rsidRDefault="00FA472A" w:rsidP="002F1E1E">
            <w:pPr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Rhamphichthy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shd w:val="clear" w:color="auto" w:fill="EAF1DD" w:themeFill="accent3" w:themeFillTint="33"/>
            <w:vAlign w:val="center"/>
          </w:tcPr>
          <w:p w14:paraId="53D645BF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i/>
                <w:color w:val="000000"/>
                <w:sz w:val="22"/>
              </w:rPr>
              <w:t>Gymnorhamphichthys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i/>
                <w:iCs/>
                <w:sz w:val="22"/>
              </w:rPr>
              <w:t>hypostomus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>Ellis 1912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shd w:val="clear" w:color="auto" w:fill="EAF1DD" w:themeFill="accent3" w:themeFillTint="33"/>
            <w:vAlign w:val="center"/>
          </w:tcPr>
          <w:p w14:paraId="5E3E9191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shd w:val="clear" w:color="auto" w:fill="EAF1DD" w:themeFill="accent3" w:themeFillTint="33"/>
            <w:vAlign w:val="center"/>
          </w:tcPr>
          <w:p w14:paraId="21635812" w14:textId="77777777" w:rsidR="00FA472A" w:rsidRPr="009A7741" w:rsidRDefault="009A7741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9A7741">
              <w:rPr>
                <w:rFonts w:ascii="Times New Roman" w:hAnsi="Times New Roman" w:cs="Times New Roman"/>
                <w:color w:val="141413"/>
                <w:sz w:val="22"/>
                <w:szCs w:val="22"/>
              </w:rPr>
              <w:t>AP011980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shd w:val="clear" w:color="auto" w:fill="EAF1DD" w:themeFill="accent3" w:themeFillTint="33"/>
            <w:vAlign w:val="center"/>
          </w:tcPr>
          <w:p w14:paraId="7B366FB2" w14:textId="77777777" w:rsidR="00FA472A" w:rsidRPr="00CF5EDC" w:rsidRDefault="0058718E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>Nakatani et al</w:t>
            </w:r>
            <w:r w:rsidR="00053303">
              <w:rPr>
                <w:rFonts w:ascii="Times New Roman" w:hAnsi="Times New Roman" w:cs="Times New Roman"/>
                <w:color w:val="000000"/>
                <w:sz w:val="22"/>
              </w:rPr>
              <w:t>.</w:t>
            </w:r>
            <w:r w:rsidRPr="00CF5EDC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Nakatani&lt;/Author&gt;&lt;Year&gt;2011&lt;/Year&gt;&lt;RecNum&gt;2252&lt;/RecNum&gt;&lt;DisplayText&gt;[18]&lt;/DisplayText&gt;&lt;record&gt;&lt;rec-number&gt;2252&lt;/rec-number&gt;&lt;foreign-keys&gt;&lt;key app="EN" db-id="2xxtfw0pcv2s22ededq5055owfea22zr00vd"&gt;2252&lt;/key&gt;&lt;/foreign-keys&gt;&lt;ref-type name="Journal Article"&gt;17&lt;/ref-type&gt;&lt;contributors&gt;&lt;authors&gt;&lt;author&gt;Nakatani, M.&lt;/author&gt;&lt;author&gt;Miya, M.&lt;/author&gt;&lt;author&gt;Mabuchi, K.&lt;/author&gt;&lt;author&gt;Saitoh, K.&lt;/author&gt;&lt;author&gt;Nishida, M.&lt;/author&gt;&lt;/authors&gt;&lt;/contributors&gt;&lt;auth-address&gt;Miya, M&amp;#xD;Nat Hist Museum &amp;amp; Inst, Chuo Ku, 955-2 Aoba Cho, Chiba 2608682, Japan&amp;#xD;Nat Hist Museum &amp;amp; Inst, Chuo Ku, 955-2 Aoba Cho, Chiba 2608682, Japan&amp;#xD;Nat Hist Museum &amp;amp; Inst, Chuo Ku, Chiba 2608682, Japan&amp;#xD;Univ Tokyo, Atmosphere &amp;amp; Ocean Res Inst, Kashiwa, Chiba 2778564, Japan&amp;#xD;Natl Res Inst Fisheries Sci, Kanazawa Ku, Kanagawa 2368648, Japan&lt;/auth-address&gt;&lt;titles&gt;&lt;title&gt;Evolutionary history of Otophysi (Teleostei), a major clade of the modern freshwater fishes: Pangaean origin and Mesozoic radiation&lt;/title&gt;&lt;secondary-title&gt;BMC Evolutionary Biology&lt;/secondary-title&gt;&lt;alt-title&gt;Bmc Evol Biol&lt;/alt-title&gt;&lt;/titles&gt;&lt;periodical&gt;&lt;full-title&gt;BMC Evolutionary Biology&lt;/full-title&gt;&lt;/periodical&gt;&lt;volume&gt;11&lt;/volume&gt;&lt;keywords&gt;&lt;keyword&gt;whole mitogenome sequences&lt;/keyword&gt;&lt;keyword&gt;permian-triassic boundary&lt;/keyword&gt;&lt;keyword&gt;ray-finned fishes&lt;/keyword&gt;&lt;keyword&gt;phylogenetic tree selection&lt;/keyword&gt;&lt;keyword&gt;divergence time-estimation&lt;/keyword&gt;&lt;keyword&gt;higher-level relationships&lt;/keyword&gt;&lt;keyword&gt;deep-sea fish&lt;/keyword&gt;&lt;keyword&gt;mitochondrial genome&lt;/keyword&gt;&lt;keyword&gt;maximum-likelihood&lt;/keyword&gt;&lt;keyword&gt;ostariophysan fishes&lt;/keyword&gt;&lt;/keywords&gt;&lt;dates&gt;&lt;year&gt;2011&lt;/year&gt;&lt;pub-dates&gt;&lt;date&gt;Jun 22&lt;/date&gt;&lt;/pub-dates&gt;&lt;/dates&gt;&lt;isbn&gt;1471-2148&lt;/isbn&gt;&lt;accession-num&gt;ISI:000292927800001&lt;/accession-num&gt;&lt;urls&gt;&lt;related-urls&gt;&lt;url&gt;&amp;lt;Go to ISI&amp;gt;://000292927800001&lt;/url&gt;&lt;/related-urls&gt;&lt;/urls&gt;&lt;electronic-resource-num&gt;10.1186/1471-2148-11-177&lt;/electronic-resource-num&gt;&lt;language&gt;English&lt;/language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18" w:tooltip="Nakatani, 2011 #2252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18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8D6BAB4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8D2F05D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Order Siluriformes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6F5BE158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761" w:type="pct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32E0EAB3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7998A712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704E59C4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409C765C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30C540AA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Bagr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A4E9938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Pseudobagrus tokiensi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Döderlein 1887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5458BC8E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east Asi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6B466ACD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27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077C24CD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35EFE335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4D756F81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Callicthy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2D4377AA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orydoras rabauti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 xml:space="preserve">La Monte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1941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0527965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South America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4707D9DA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54128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shd w:val="clear" w:color="auto" w:fill="C6D9F1" w:themeFill="text2" w:themeFillTint="33"/>
            <w:vAlign w:val="center"/>
          </w:tcPr>
          <w:p w14:paraId="133D68F3" w14:textId="77777777" w:rsidR="00FA472A" w:rsidRPr="00795372" w:rsidRDefault="004025E4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instrText xml:space="preserve"> ADDIN EN.CITE &lt;EndNote&gt;&lt;Cite&gt;&lt;Author&gt;Saitoh&lt;/Author&gt;&lt;Year&gt;2003&lt;/Year&gt;&lt;RecNum&gt;653&lt;/RecNum&gt;&lt;DisplayText&gt;[15]&lt;/DisplayText&gt;&lt;record&gt;&lt;rec-number&gt;653&lt;/rec-number&gt;&lt;foreign-keys&gt;&lt;key app="EN" db-id="2xxtfw0pcv2s22ededq5055owfea22zr00vd"&gt;653&lt;/key&gt;&lt;/foreign-keys&gt;&lt;ref-type name="Journal Article"&gt;17&lt;/ref-type&gt;&lt;contributors&gt;&lt;authors&gt;&lt;author&gt;Saitoh, K.&lt;/author&gt;&lt;author&gt;Miya, M.&lt;/author&gt;&lt;author&gt;Inoue, J. G.&lt;/author&gt;&lt;author&gt;Ishiguro, N. B.&lt;/author&gt;&lt;author&gt;Nishida, M.&lt;/author&gt;&lt;/authors&gt;&lt;/contributors&gt;&lt;titles&gt;&lt;title&gt;Mitochondrial genomics of ostariophysan fishes: Perspectives on phylogeny and biogeography&lt;/title&gt;&lt;secondary-title&gt;Journal of Molecular Evolution&lt;/secondary-title&gt;&lt;/titles&gt;&lt;periodical&gt;&lt;full-title&gt;Journal of Molecular Evolution&lt;/full-title&gt;&lt;abbr-1&gt;J. Mol. Evol.&lt;/abbr-1&gt;&lt;/periodical&gt;&lt;pages&gt;464-472&lt;/pages&gt;&lt;volume&gt;56&lt;/volume&gt;&lt;number&gt;4&lt;/number&gt;&lt;keywords&gt;&lt;keyword&gt;teleost phylogeny, regional bootstrap, zoogeography, freshwater fish diversity&lt;/keyword&gt;&lt;keyword&gt;COMPLETE NUCLEOTIDE-SEQUENCE&lt;/keyword&gt;&lt;keyword&gt;HIGHER-LEVEL RELATIONSHIPS&lt;/keyword&gt;&lt;keyword&gt;LONGER DNA-SEQUENCES&lt;/keyword&gt;&lt;keyword&gt;MAXIMUM-LIKELIHOOD&lt;/keyword&gt;&lt;keyword&gt;TELEOSTEI&lt;/keyword&gt;&lt;keyword&gt;ORGANIZATION&lt;/keyword&gt;&lt;keyword&gt;INFERENCE&lt;/keyword&gt;&lt;keyword&gt;JAPONICUS&lt;/keyword&gt;&lt;keyword&gt;EVOLUTION&lt;/keyword&gt;&lt;keyword&gt;HUMANS&lt;/keyword&gt;&lt;/keywords&gt;&lt;dates&gt;&lt;year&gt;2003&lt;/year&gt;&lt;pub-dates&gt;&lt;date&gt;Apr&lt;/date&gt;&lt;/pub-dates&gt;&lt;/dates&gt;&lt;accession-num&gt;ISI:000181971200011&lt;/accession-num&gt;&lt;urls&gt;&lt;related-urls&gt;&lt;url&gt;&amp;lt;Go to ISI&amp;gt;://000181971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[</w:t>
            </w:r>
            <w:hyperlink w:anchor="_ENREF_15" w:tooltip="Saitoh, 2003 #653" w:history="1">
              <w:r w:rsidR="004D41C2">
                <w:rPr>
                  <w:rFonts w:ascii="Times New Roman" w:hAnsi="Times New Roman" w:cs="Times New Roman"/>
                  <w:bCs/>
                  <w:noProof/>
                  <w:sz w:val="22"/>
                </w:rPr>
                <w:t>15</w:t>
              </w:r>
            </w:hyperlink>
            <w:r w:rsidR="004D41C2">
              <w:rPr>
                <w:rFonts w:ascii="Times New Roman" w:hAnsi="Times New Roman" w:cs="Times New Roman"/>
                <w:bCs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bCs/>
                <w:sz w:val="22"/>
              </w:rPr>
              <w:fldChar w:fldCharType="end"/>
            </w:r>
          </w:p>
        </w:tc>
      </w:tr>
      <w:tr w:rsidR="00F2031C" w:rsidRPr="00795372" w14:paraId="2B70C2D8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  <w:vAlign w:val="center"/>
          </w:tcPr>
          <w:p w14:paraId="4EEC332E" w14:textId="77777777" w:rsidR="00FA472A" w:rsidRPr="00795372" w:rsidRDefault="00FA472A" w:rsidP="002F1E1E">
            <w:pPr>
              <w:tabs>
                <w:tab w:val="left" w:pos="1350"/>
              </w:tabs>
              <w:ind w:left="292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Family Ictaluridae</w:t>
            </w:r>
          </w:p>
        </w:tc>
        <w:tc>
          <w:tcPr>
            <w:tcW w:w="17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  <w:vAlign w:val="center"/>
          </w:tcPr>
          <w:p w14:paraId="56745E20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b w:val="0"/>
                <w:i/>
                <w:sz w:val="22"/>
              </w:rPr>
            </w:pPr>
            <w:r w:rsidRPr="00795372">
              <w:rPr>
                <w:rFonts w:ascii="Times New Roman" w:hAnsi="Times New Roman" w:cs="Times New Roman"/>
                <w:b w:val="0"/>
                <w:i/>
                <w:sz w:val="22"/>
              </w:rPr>
              <w:t>Ictalurus punctatus</w:t>
            </w:r>
            <w:r w:rsidRPr="00795372">
              <w:rPr>
                <w:rFonts w:ascii="Times New Roman" w:hAnsi="Times New Roman" w:cs="Verdana"/>
                <w:sz w:val="22"/>
              </w:rPr>
              <w:t xml:space="preserve"> (Rafinesque 1818)</w:t>
            </w:r>
          </w:p>
        </w:tc>
        <w:tc>
          <w:tcPr>
            <w:tcW w:w="76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  <w:vAlign w:val="center"/>
          </w:tcPr>
          <w:p w14:paraId="494BD97A" w14:textId="77777777" w:rsidR="00FA472A" w:rsidRPr="00795372" w:rsidRDefault="006626D2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North America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  <w:vAlign w:val="center"/>
          </w:tcPr>
          <w:p w14:paraId="7DE2EDB7" w14:textId="77777777" w:rsidR="00FA472A" w:rsidRPr="00795372" w:rsidRDefault="00082D8E" w:rsidP="002F1E1E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  <w:u w:color="870026"/>
              </w:rPr>
              <w:t>AF482987</w:t>
            </w:r>
          </w:p>
        </w:tc>
        <w:tc>
          <w:tcPr>
            <w:tcW w:w="80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C6D9F1" w:themeFill="text2" w:themeFillTint="33"/>
            <w:vAlign w:val="center"/>
          </w:tcPr>
          <w:p w14:paraId="05C681DE" w14:textId="77777777" w:rsidR="00FA472A" w:rsidRPr="00795372" w:rsidRDefault="00082D8E" w:rsidP="00786217">
            <w:pPr>
              <w:rPr>
                <w:rFonts w:ascii="Times New Roman" w:hAnsi="Times New Roman" w:cs="Times New Roman"/>
                <w:sz w:val="22"/>
              </w:rPr>
            </w:pPr>
            <w:r w:rsidRPr="00795372">
              <w:rPr>
                <w:rFonts w:ascii="Times New Roman" w:hAnsi="Times New Roman" w:cs="Trebuchet MS"/>
                <w:sz w:val="22"/>
              </w:rPr>
              <w:t xml:space="preserve">Waldbieser et al. </w:t>
            </w:r>
            <w:r w:rsidR="004D41C2">
              <w:rPr>
                <w:rFonts w:ascii="Times New Roman" w:hAnsi="Times New Roman" w:cs="Trebuchet MS"/>
                <w:sz w:val="22"/>
              </w:rPr>
              <w:fldChar w:fldCharType="begin"/>
            </w:r>
            <w:r w:rsidR="004D41C2">
              <w:rPr>
                <w:rFonts w:ascii="Times New Roman" w:hAnsi="Times New Roman" w:cs="Trebuchet MS"/>
                <w:sz w:val="22"/>
              </w:rPr>
              <w:instrText xml:space="preserve"> ADDIN EN.CITE &lt;EndNote&gt;&lt;Cite&gt;&lt;Author&gt;Waldbieser&lt;/Author&gt;&lt;Year&gt;2003&lt;/Year&gt;&lt;RecNum&gt;1583&lt;/RecNum&gt;&lt;DisplayText&gt;[19]&lt;/DisplayText&gt;&lt;record&gt;&lt;rec-number&gt;1583&lt;/rec-number&gt;&lt;foreign-keys&gt;&lt;key app="EN" db-id="2xxtfw0pcv2s22ededq5055owfea22zr00vd"&gt;1583&lt;/key&gt;&lt;/foreign-keys&gt;&lt;ref-type name="Journal Article"&gt;17&lt;/ref-type&gt;&lt;contributors&gt;&lt;authors&gt;&lt;author&gt;Waldbieser, G. C.&lt;/author&gt;&lt;author&gt;Bilodeau, A. L.&lt;/author&gt;&lt;author&gt;Nonneman, D. J.&lt;/author&gt;&lt;/authors&gt;&lt;/contributors&gt;&lt;auth-address&gt;Waldbieser, GC&amp;#xD;USDA ARS, Catfish Genet Res Unit, Natl Warmwater Aquaculture Ctr, Stoneville, MS 38776 USA&amp;#xD;USDA ARS, Catfish Genet Res Unit, Natl Warmwater Aquaculture Ctr, Stoneville, MS 38776 USA&amp;#xD;USDA ARS, Catfish Genet Res Unit, Natl Warmwater Aquaculture Ctr, Stoneville, MS 38776 USA&lt;/auth-address&gt;&lt;titles&gt;&lt;title&gt;Complete sequence and characterization of the channel catfish mitochondrial genome&lt;/title&gt;&lt;secondary-title&gt;DNA Sequence&lt;/secondary-title&gt;&lt;alt-title&gt;DNA Sequence&lt;/alt-title&gt;&lt;/titles&gt;&lt;periodical&gt;&lt;full-title&gt;DNA Sequence&lt;/full-title&gt;&lt;abbr-1&gt;DNA Sequence&lt;/abbr-1&gt;&lt;/periodical&gt;&lt;alt-periodical&gt;&lt;full-title&gt;DNA Sequence&lt;/full-title&gt;&lt;abbr-1&gt;DNA Sequence&lt;/abbr-1&gt;&lt;/alt-periodical&gt;&lt;pages&gt;265-277&lt;/pages&gt;&lt;volume&gt;14&lt;/volume&gt;&lt;number&gt;4&lt;/number&gt;&lt;keywords&gt;&lt;keyword&gt;catfish&lt;/keyword&gt;&lt;keyword&gt;mitochondrial DNA&lt;/keyword&gt;&lt;keyword&gt;d-loop&lt;/keyword&gt;&lt;keyword&gt;polymorphism&lt;/keyword&gt;&lt;keyword&gt;complete nucleotide-sequence&lt;/keyword&gt;&lt;keyword&gt;ictalurus-punctatus&lt;/keyword&gt;&lt;keyword&gt;DNA-sequences&lt;/keyword&gt;&lt;keyword&gt;maximum-likelihood&lt;/keyword&gt;&lt;keyword&gt;gene&lt;/keyword&gt;&lt;keyword&gt;construction&lt;/keyword&gt;&lt;keyword&gt;exploration&lt;/keyword&gt;&lt;keyword&gt;program&lt;/keyword&gt;&lt;keyword&gt;trees&lt;/keyword&gt;&lt;keyword&gt;tool&lt;/keyword&gt;&lt;/keywords&gt;&lt;dates&gt;&lt;year&gt;2003&lt;/year&gt;&lt;pub-dates&gt;&lt;date&gt;Jul&lt;/date&gt;&lt;/pub-dates&gt;&lt;/dates&gt;&lt;isbn&gt;1042-5179&lt;/isbn&gt;&lt;accession-num&gt;ISI:000184433200004&lt;/accession-num&gt;&lt;urls&gt;&lt;related-urls&gt;&lt;url&gt;&amp;lt;Go to ISI&amp;gt;://000184433200004&lt;/url&gt;&lt;/related-urls&gt;&lt;/urls&gt;&lt;electronic-resource-num&gt;Doi 10.1080/1042517031000149057&lt;/electronic-resource-num&gt;&lt;language&gt;English&lt;/language&gt;&lt;/record&gt;&lt;/Cite&gt;&lt;/EndNote&gt;</w:instrText>
            </w:r>
            <w:r w:rsidR="004D41C2">
              <w:rPr>
                <w:rFonts w:ascii="Times New Roman" w:hAnsi="Times New Roman" w:cs="Trebuchet MS"/>
                <w:sz w:val="22"/>
              </w:rPr>
              <w:fldChar w:fldCharType="separate"/>
            </w:r>
            <w:r w:rsidR="004D41C2">
              <w:rPr>
                <w:rFonts w:ascii="Times New Roman" w:hAnsi="Times New Roman" w:cs="Trebuchet MS"/>
                <w:noProof/>
                <w:sz w:val="22"/>
              </w:rPr>
              <w:t>[</w:t>
            </w:r>
            <w:hyperlink w:anchor="_ENREF_19" w:tooltip="Waldbieser, 2003 #1583" w:history="1">
              <w:r w:rsidR="004D41C2">
                <w:rPr>
                  <w:rFonts w:ascii="Times New Roman" w:hAnsi="Times New Roman" w:cs="Trebuchet MS"/>
                  <w:noProof/>
                  <w:sz w:val="22"/>
                </w:rPr>
                <w:t>19</w:t>
              </w:r>
            </w:hyperlink>
            <w:r w:rsidR="004D41C2">
              <w:rPr>
                <w:rFonts w:ascii="Times New Roman" w:hAnsi="Times New Roman" w:cs="Trebuchet MS"/>
                <w:noProof/>
                <w:sz w:val="22"/>
              </w:rPr>
              <w:t>]</w:t>
            </w:r>
            <w:r w:rsidR="004D41C2">
              <w:rPr>
                <w:rFonts w:ascii="Times New Roman" w:hAnsi="Times New Roman" w:cs="Trebuchet MS"/>
                <w:sz w:val="22"/>
              </w:rPr>
              <w:fldChar w:fldCharType="end"/>
            </w:r>
          </w:p>
        </w:tc>
      </w:tr>
      <w:tr w:rsidR="00F2031C" w:rsidRPr="00D818A0" w14:paraId="651B8730" w14:textId="77777777" w:rsidTr="002F1E1E">
        <w:trPr>
          <w:cantSplit/>
          <w:trHeight w:val="341"/>
        </w:trPr>
        <w:tc>
          <w:tcPr>
            <w:tcW w:w="1045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B37DD38" w14:textId="092E9AF8" w:rsidR="00D818A0" w:rsidRPr="002F1E1E" w:rsidRDefault="00D818A0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b/>
                <w:i w:val="0"/>
                <w:color w:val="111111"/>
                <w:sz w:val="22"/>
                <w:szCs w:val="22"/>
              </w:rPr>
            </w:pPr>
            <w:r w:rsidRPr="002F1E1E">
              <w:rPr>
                <w:rFonts w:ascii="Times New Roman" w:hAnsi="Times New Roman" w:cs="Times New Roman"/>
                <w:b/>
                <w:i w:val="0"/>
                <w:color w:val="111111"/>
                <w:sz w:val="22"/>
                <w:szCs w:val="22"/>
              </w:rPr>
              <w:t>Cohort Euteleostei</w:t>
            </w:r>
          </w:p>
          <w:p w14:paraId="7AE7C63E" w14:textId="64224D0C" w:rsidR="00D818A0" w:rsidRPr="002F1E1E" w:rsidRDefault="00D818A0" w:rsidP="002F1E1E">
            <w:pPr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2F1E1E">
              <w:rPr>
                <w:rFonts w:ascii="Times New Roman" w:hAnsi="Times New Roman" w:cs="Times New Roman"/>
                <w:b/>
                <w:sz w:val="22"/>
                <w:szCs w:val="22"/>
              </w:rPr>
              <w:t>(=</w:t>
            </w:r>
            <w:r w:rsidRPr="002F1E1E">
              <w:rPr>
                <w:rFonts w:ascii="Times New Roman" w:hAnsi="Times New Roman" w:cs="Times New Roman"/>
                <w:b/>
                <w:color w:val="111111"/>
                <w:sz w:val="22"/>
                <w:szCs w:val="22"/>
              </w:rPr>
              <w:t>Euteleosteomorpha)</w:t>
            </w:r>
          </w:p>
        </w:tc>
        <w:tc>
          <w:tcPr>
            <w:tcW w:w="1783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28AD2D0A" w14:textId="77777777" w:rsidR="00D818A0" w:rsidRPr="002F1E1E" w:rsidRDefault="00D818A0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61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6A59D7F" w14:textId="77777777" w:rsidR="00D818A0" w:rsidRPr="002F1E1E" w:rsidRDefault="00D818A0" w:rsidP="00786217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610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A97C1D6" w14:textId="77777777" w:rsidR="00D818A0" w:rsidRPr="002F1E1E" w:rsidRDefault="00D818A0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802" w:type="pc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AF4317E" w14:textId="77777777" w:rsidR="00D818A0" w:rsidRPr="002F1E1E" w:rsidRDefault="00D818A0" w:rsidP="00786217">
            <w:pPr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F2031C" w:rsidRPr="00795372" w14:paraId="00DAB2B0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1FEF9DDB" w14:textId="1BB3A681" w:rsidR="00FA472A" w:rsidRPr="00795372" w:rsidRDefault="00E47C45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sz w:val="22"/>
              </w:rPr>
            </w:pPr>
            <w:r w:rsidRPr="00E47C45">
              <w:rPr>
                <w:rFonts w:ascii="Times New Roman" w:hAnsi="Times New Roman" w:cs="Times New Roman"/>
                <w:i w:val="0"/>
                <w:color w:val="111111"/>
                <w:sz w:val="22"/>
                <w:szCs w:val="22"/>
              </w:rPr>
              <w:t>Subcohort</w:t>
            </w:r>
            <w:r w:rsidDel="00E47C45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="00FA472A"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Protacanthopterygii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468795AD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761" w:type="pct"/>
            <w:tcBorders>
              <w:left w:val="nil"/>
              <w:bottom w:val="nil"/>
              <w:right w:val="nil"/>
            </w:tcBorders>
            <w:vAlign w:val="center"/>
          </w:tcPr>
          <w:p w14:paraId="5A85F3C0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5FE4E7C9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6B9CFE75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19DEC016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5B7DE" w14:textId="77777777" w:rsidR="00FA472A" w:rsidRPr="00795372" w:rsidRDefault="00FA472A" w:rsidP="002F1E1E">
            <w:pPr>
              <w:pStyle w:val="Heading5"/>
              <w:spacing w:before="0" w:after="0"/>
              <w:ind w:left="292" w:hanging="8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Salmon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BA6C1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Coregonus lavaret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Linnaeus 1758)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8F6A8" w14:textId="654849BD" w:rsidR="00FA472A" w:rsidRPr="00795372" w:rsidRDefault="00D64C4D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Europe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B5BE1" w14:textId="77777777" w:rsidR="00FA472A" w:rsidRPr="00795372" w:rsidRDefault="002A496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34824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10A033" w14:textId="77777777" w:rsidR="00FA472A" w:rsidRPr="00795372" w:rsidRDefault="004025E4" w:rsidP="00786217">
            <w:pPr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Miya &amp; Nishida</w:t>
            </w:r>
            <w:r w:rsidR="00FA472A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Miya&lt;/Author&gt;&lt;Year&gt;2000&lt;/Year&gt;&lt;RecNum&gt;668&lt;/RecNum&gt;&lt;DisplayText&gt;[20]&lt;/DisplayText&gt;&lt;record&gt;&lt;rec-number&gt;668&lt;/rec-number&gt;&lt;foreign-keys&gt;&lt;key app="EN" db-id="2xxtfw0pcv2s22ededq5055owfea22zr00vd"&gt;668&lt;/key&gt;&lt;/foreign-keys&gt;&lt;ref-type name="Journal Article"&gt;17&lt;/ref-type&gt;&lt;contributors&gt;&lt;authors&gt;&lt;author&gt;Miya, M.&lt;/author&gt;&lt;author&gt;Nishida, M.&lt;/author&gt;&lt;/authors&gt;&lt;/contributors&gt;&lt;titles&gt;&lt;title&gt;Use of mitogenomic information in teleostean molecular phylogenetics: A tree-based exploration under the maximum-parsimony optimality criterion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437-455&lt;/pages&gt;&lt;volume&gt;17&lt;/volume&gt;&lt;number&gt;3&lt;/number&gt;&lt;keywords&gt;&lt;keyword&gt;mitogenomics, Teleostei, complete mtDNA, sequence, long PCR, phylogenetic performance, taxonomic sampling, higher-level relationships&lt;/keyword&gt;&lt;keyword&gt;COMPLETE NUCLEOTIDE-SEQUENCE&lt;/keyword&gt;&lt;keyword&gt;MITOCHONDRIAL-DNA SEQUENCE&lt;/keyword&gt;&lt;keyword&gt;DEEP-SEA FISH&lt;/keyword&gt;&lt;keyword&gt;TRANSFER-RNA GENES&lt;/keyword&gt;&lt;keyword&gt;PERCOMORPH PHYLOGENY&lt;/keyword&gt;&lt;keyword&gt;VERTEBRATE PHYLOGENY&lt;/keyword&gt;&lt;keyword&gt;GROWTH-HORMONE&lt;/keyword&gt;&lt;keyword&gt;BONY FISHES&lt;/keyword&gt;&lt;keyword&gt;GENOME&lt;/keyword&gt;&lt;keyword&gt;EVOLUTION&lt;/keyword&gt;&lt;/keywords&gt;&lt;dates&gt;&lt;year&gt;2000&lt;/year&gt;&lt;pub-dates&gt;&lt;date&gt;Dec&lt;/date&gt;&lt;/pub-dates&gt;&lt;/dates&gt;&lt;accession-num&gt;ISI:000166190100011&lt;/accession-num&gt;&lt;urls&gt;&lt;related-urls&gt;&lt;url&gt;&amp;lt;Go to ISI&amp;gt;://0001661901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0" w:tooltip="Miya, 2000 #66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0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64F8A794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right w:val="nil"/>
            </w:tcBorders>
            <w:vAlign w:val="center"/>
          </w:tcPr>
          <w:p w14:paraId="117BD3B4" w14:textId="77777777" w:rsidR="00FA472A" w:rsidRPr="00795372" w:rsidRDefault="00FA472A" w:rsidP="002F1E1E">
            <w:pPr>
              <w:pStyle w:val="Heading5"/>
              <w:spacing w:before="0" w:after="0"/>
              <w:ind w:left="292" w:hanging="8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>Family Esocidae</w:t>
            </w:r>
          </w:p>
        </w:tc>
        <w:tc>
          <w:tcPr>
            <w:tcW w:w="1783" w:type="pct"/>
            <w:tcBorders>
              <w:top w:val="nil"/>
              <w:left w:val="nil"/>
              <w:right w:val="nil"/>
            </w:tcBorders>
            <w:vAlign w:val="center"/>
          </w:tcPr>
          <w:p w14:paraId="56754D59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Esox luci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Linnaeus</w:t>
            </w:r>
            <w:r w:rsidRPr="00795372">
              <w:rPr>
                <w:rFonts w:ascii="Times New Roman" w:hAnsi="Times New Roman" w:cs="Verdana"/>
                <w:b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1758</w:t>
            </w:r>
          </w:p>
        </w:tc>
        <w:tc>
          <w:tcPr>
            <w:tcW w:w="761" w:type="pct"/>
            <w:tcBorders>
              <w:top w:val="nil"/>
              <w:left w:val="nil"/>
              <w:right w:val="nil"/>
            </w:tcBorders>
            <w:vAlign w:val="center"/>
          </w:tcPr>
          <w:p w14:paraId="6D252892" w14:textId="2141C788" w:rsidR="00FA472A" w:rsidRPr="00795372" w:rsidRDefault="00D64C4D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Eurasia, North America</w:t>
            </w:r>
          </w:p>
        </w:tc>
        <w:tc>
          <w:tcPr>
            <w:tcW w:w="610" w:type="pct"/>
            <w:tcBorders>
              <w:top w:val="nil"/>
              <w:left w:val="nil"/>
              <w:right w:val="nil"/>
            </w:tcBorders>
            <w:vAlign w:val="center"/>
          </w:tcPr>
          <w:p w14:paraId="45924FB1" w14:textId="77777777" w:rsidR="00FA472A" w:rsidRPr="00795372" w:rsidRDefault="002A496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P004103</w:t>
            </w:r>
          </w:p>
        </w:tc>
        <w:tc>
          <w:tcPr>
            <w:tcW w:w="802" w:type="pct"/>
            <w:tcBorders>
              <w:top w:val="nil"/>
              <w:left w:val="nil"/>
              <w:right w:val="nil"/>
            </w:tcBorders>
            <w:vAlign w:val="center"/>
          </w:tcPr>
          <w:p w14:paraId="19080D73" w14:textId="77777777" w:rsidR="00FA472A" w:rsidRPr="00795372" w:rsidRDefault="004025E4" w:rsidP="00786217">
            <w:pPr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Ishiguro et al.</w:t>
            </w:r>
            <w:r w:rsidR="00FA472A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Ishiguro&lt;/Author&gt;&lt;Year&gt;2003&lt;/Year&gt;&lt;RecNum&gt;658&lt;/RecNum&gt;&lt;DisplayText&gt;[2]&lt;/DisplayText&gt;&lt;record&gt;&lt;rec-number&gt;658&lt;/rec-number&gt;&lt;foreign-keys&gt;&lt;key app="EN" db-id="2xxtfw0pcv2s22ededq5055owfea22zr00vd"&gt;658&lt;/key&gt;&lt;/foreign-keys&gt;&lt;ref-type name="Journal Article"&gt;17&lt;/ref-type&gt;&lt;contributors&gt;&lt;authors&gt;&lt;author&gt;Ishiguro, N. B.&lt;/author&gt;&lt;author&gt;Miya, M.&lt;/author&gt;&lt;author&gt;Nishida, M.&lt;/author&gt;&lt;/authors&gt;&lt;/contributors&gt;&lt;titles&gt;&lt;title&gt;Basal euteleostean relationships: a mitogenomic perspective on the phylogenetic reality of the &amp;quot;Protacanthopterygii&amp;quot;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476-488&lt;/pages&gt;&lt;volume&gt;27&lt;/volume&gt;&lt;number&gt;3&lt;/number&gt;&lt;keywords&gt;&lt;keyword&gt;mitogenomics, Euteleostei, Protacanthopterygii, complete mtDNA sequence, long PCR, taxonomic sampling, higher-level relationships&lt;/keyword&gt;&lt;keyword&gt;MITOCHONDRIAL-DNA SEQUENCE&lt;/keyword&gt;&lt;keyword&gt;COMPLETE NUCLEOTIDE-SEQUENCE&lt;/keyword&gt;&lt;keyword&gt;DEEP-SEA FISH&lt;/keyword&gt;&lt;keyword&gt;HIGHER-LEVEL RELATIONSHIPS&lt;/keyword&gt;&lt;keyword&gt;MOLECULAR PHYLOGENY&lt;/keyword&gt;&lt;keyword&gt;BONY FISHES&lt;/keyword&gt;&lt;keyword&gt;GENOME&lt;/keyword&gt;&lt;keyword&gt;TELEOSTEI&lt;/keyword&gt;&lt;keyword&gt;EVOLUTION&lt;/keyword&gt;&lt;keyword&gt;CLADES&lt;/keyword&gt;&lt;/keywords&gt;&lt;dates&gt;&lt;year&gt;2003&lt;/year&gt;&lt;pub-dates&gt;&lt;date&gt;Jun&lt;/date&gt;&lt;/pub-dates&gt;&lt;/dates&gt;&lt;accession-num&gt;ISI:000182999200011&lt;/accession-num&gt;&lt;urls&gt;&lt;related-urls&gt;&lt;url&gt;&amp;lt;Go to ISI&amp;gt;://00018299920001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" w:tooltip="Ishiguro, 2003 #658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72DA8533" w14:textId="77777777" w:rsidTr="002F1E1E">
        <w:trPr>
          <w:cantSplit/>
          <w:trHeight w:val="341"/>
        </w:trPr>
        <w:tc>
          <w:tcPr>
            <w:tcW w:w="1045" w:type="pct"/>
            <w:tcBorders>
              <w:left w:val="nil"/>
              <w:bottom w:val="nil"/>
              <w:right w:val="nil"/>
            </w:tcBorders>
            <w:vAlign w:val="center"/>
          </w:tcPr>
          <w:p w14:paraId="3241B873" w14:textId="5769EC55" w:rsidR="00FA472A" w:rsidRPr="00E47C45" w:rsidRDefault="00E47C45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sz w:val="22"/>
                <w:szCs w:val="22"/>
              </w:rPr>
            </w:pPr>
            <w:r w:rsidRPr="00E47C45">
              <w:rPr>
                <w:rFonts w:ascii="Times New Roman" w:hAnsi="Times New Roman" w:cs="Times New Roman"/>
                <w:i w:val="0"/>
                <w:color w:val="111111"/>
                <w:sz w:val="22"/>
                <w:szCs w:val="22"/>
              </w:rPr>
              <w:t>Subcohort</w:t>
            </w:r>
            <w:r w:rsidRPr="00E47C45">
              <w:rPr>
                <w:rFonts w:ascii="Times New Roman" w:hAnsi="Times New Roman" w:cs="Times New Roman"/>
                <w:color w:val="111111"/>
                <w:sz w:val="22"/>
                <w:szCs w:val="22"/>
              </w:rPr>
              <w:t xml:space="preserve"> </w:t>
            </w:r>
            <w:r w:rsidR="00FA472A" w:rsidRPr="00E47C45">
              <w:rPr>
                <w:rFonts w:ascii="Times New Roman" w:hAnsi="Times New Roman" w:cs="Times New Roman"/>
                <w:i w:val="0"/>
                <w:iCs w:val="0"/>
                <w:sz w:val="22"/>
                <w:szCs w:val="22"/>
              </w:rPr>
              <w:t>Neoteleostei</w:t>
            </w:r>
          </w:p>
        </w:tc>
        <w:tc>
          <w:tcPr>
            <w:tcW w:w="1783" w:type="pct"/>
            <w:tcBorders>
              <w:left w:val="nil"/>
              <w:bottom w:val="nil"/>
              <w:right w:val="nil"/>
            </w:tcBorders>
            <w:vAlign w:val="center"/>
          </w:tcPr>
          <w:p w14:paraId="1E4DEBE5" w14:textId="77777777" w:rsidR="00FA472A" w:rsidRPr="00795372" w:rsidRDefault="00FA472A" w:rsidP="00786217">
            <w:pPr>
              <w:pStyle w:val="Heading4"/>
              <w:spacing w:before="0" w:after="0"/>
              <w:jc w:val="left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761" w:type="pct"/>
            <w:tcBorders>
              <w:left w:val="nil"/>
              <w:bottom w:val="nil"/>
              <w:right w:val="nil"/>
            </w:tcBorders>
            <w:vAlign w:val="center"/>
          </w:tcPr>
          <w:p w14:paraId="2E5F7B0C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610" w:type="pct"/>
            <w:tcBorders>
              <w:left w:val="nil"/>
              <w:bottom w:val="nil"/>
              <w:right w:val="nil"/>
            </w:tcBorders>
            <w:vAlign w:val="center"/>
          </w:tcPr>
          <w:p w14:paraId="20004072" w14:textId="77777777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  <w:tc>
          <w:tcPr>
            <w:tcW w:w="802" w:type="pct"/>
            <w:tcBorders>
              <w:left w:val="nil"/>
              <w:bottom w:val="nil"/>
              <w:right w:val="nil"/>
            </w:tcBorders>
            <w:vAlign w:val="center"/>
          </w:tcPr>
          <w:p w14:paraId="44B51B06" w14:textId="77777777" w:rsidR="00FA472A" w:rsidRPr="00795372" w:rsidRDefault="00FA472A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</w:p>
        </w:tc>
      </w:tr>
      <w:tr w:rsidR="00F2031C" w:rsidRPr="00795372" w14:paraId="4BFA92DE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4F56E" w14:textId="77777777" w:rsidR="00FA472A" w:rsidRPr="00E47C45" w:rsidRDefault="00FA472A" w:rsidP="002F1E1E">
            <w:pPr>
              <w:pStyle w:val="Heading5"/>
              <w:spacing w:before="0" w:after="0"/>
              <w:ind w:left="292"/>
              <w:rPr>
                <w:rFonts w:ascii="Times New Roman" w:hAnsi="Times New Roman" w:cs="Times New Roman"/>
                <w:i w:val="0"/>
                <w:iCs w:val="0"/>
                <w:sz w:val="22"/>
                <w:szCs w:val="22"/>
              </w:rPr>
            </w:pPr>
            <w:r w:rsidRPr="00E47C45">
              <w:rPr>
                <w:rFonts w:ascii="Times New Roman" w:hAnsi="Times New Roman" w:cs="Times New Roman"/>
                <w:i w:val="0"/>
                <w:iCs w:val="0"/>
                <w:sz w:val="22"/>
                <w:szCs w:val="22"/>
              </w:rPr>
              <w:t>Family Gadidae</w:t>
            </w:r>
          </w:p>
        </w:tc>
        <w:tc>
          <w:tcPr>
            <w:tcW w:w="178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85933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Gadus morhua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Times New Roman"/>
                <w:b/>
                <w:i w:val="0"/>
                <w:iCs w:val="0"/>
                <w:sz w:val="22"/>
              </w:rPr>
              <w:t>Linnaeus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 xml:space="preserve"> 1758</w:t>
            </w:r>
          </w:p>
        </w:tc>
        <w:tc>
          <w:tcPr>
            <w:tcW w:w="761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42C402" w14:textId="421AEE8E" w:rsidR="00FA472A" w:rsidRPr="00795372" w:rsidRDefault="00D64C4D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North Atlantic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64955" w14:textId="0408DF60" w:rsidR="00FA472A" w:rsidRPr="00795372" w:rsidRDefault="00FA472A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X99772</w:t>
            </w:r>
          </w:p>
        </w:tc>
        <w:tc>
          <w:tcPr>
            <w:tcW w:w="80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81C18" w14:textId="77777777" w:rsidR="00FA472A" w:rsidRPr="00795372" w:rsidRDefault="00FA472A" w:rsidP="00786217">
            <w:pPr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Johansen </w:t>
            </w:r>
            <w:r w:rsidR="004025E4"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&amp; 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Bak</w:t>
            </w:r>
            <w:r w:rsidR="004025E4" w:rsidRPr="00795372">
              <w:rPr>
                <w:rFonts w:ascii="Times New Roman" w:hAnsi="Times New Roman" w:cs="Times New Roman"/>
                <w:color w:val="000000"/>
                <w:sz w:val="22"/>
              </w:rPr>
              <w:t>ke</w:t>
            </w: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Johansen&lt;/Author&gt;&lt;Year&gt;1996&lt;/Year&gt;&lt;RecNum&gt;741&lt;/RecNum&gt;&lt;DisplayText&gt;[21]&lt;/DisplayText&gt;&lt;record&gt;&lt;rec-number&gt;741&lt;/rec-number&gt;&lt;foreign-keys&gt;&lt;key app="EN" db-id="2xxtfw0pcv2s22ededq5055owfea22zr00vd"&gt;741&lt;/key&gt;&lt;/foreign-keys&gt;&lt;ref-type name="Journal Article"&gt;17&lt;/ref-type&gt;&lt;contributors&gt;&lt;authors&gt;&lt;author&gt;Johansen, S.&lt;/author&gt;&lt;author&gt;Bakke, I.&lt;/author&gt;&lt;/authors&gt;&lt;/contributors&gt;&lt;titles&gt;&lt;title&gt;&lt;style face="normal" font="default" size="100%"&gt;The complete mitochondrial DNA sequence of Atlantic cod (&lt;/style&gt;&lt;style face="italic" font="default" size="100%"&gt;Gadus morhua&lt;/style&gt;&lt;style face="normal" font="default" size="100%"&gt;): Relevance to taxonomic studies among codfishes&lt;/style&gt;&lt;/title&gt;&lt;secondary-title&gt;Molecular Marine Biology and Biotechnology&lt;/secondary-title&gt;&lt;/titles&gt;&lt;periodical&gt;&lt;full-title&gt;Molecular Marine Biology and Biotechnology&lt;/full-title&gt;&lt;/periodical&gt;&lt;pages&gt;203-214&lt;/pages&gt;&lt;volume&gt;5&lt;/volume&gt;&lt;number&gt;3&lt;/number&gt;&lt;keywords&gt;&lt;keyword&gt;COMPLETE NUCLEOTIDE-SEQUENCE&lt;/keyword&gt;&lt;keyword&gt;POLYMERASE CHAIN-REACTION&lt;/keyword&gt;&lt;keyword&gt;GENE&lt;/keyword&gt;&lt;keyword&gt;ORGANIZATION&lt;/keyword&gt;&lt;keyword&gt;STOCK STRUCTURE&lt;/keyword&gt;&lt;keyword&gt;RIBOSOMAL-RNA&lt;/keyword&gt;&lt;keyword&gt;CYTOCHROME-B&lt;/keyword&gt;&lt;keyword&gt;FIN WHALE&lt;/keyword&gt;&lt;keyword&gt;GENOME&lt;/keyword&gt;&lt;keyword&gt;EVOLUTION&lt;/keyword&gt;&lt;keyword&gt;NEWFOUNDLAND&lt;/keyword&gt;&lt;/keywords&gt;&lt;dates&gt;&lt;year&gt;1996&lt;/year&gt;&lt;pub-dates&gt;&lt;date&gt;Sep&lt;/date&gt;&lt;/pub-dates&gt;&lt;/dates&gt;&lt;accession-num&gt;ISI:A1996VG84900005&lt;/accession-num&gt;&lt;urls&gt;&lt;related-urls&gt;&lt;url&gt;&amp;lt;Go to ISI&amp;gt;://1996VG84900005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1" w:tooltip="Johansen, 1996 #741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1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  <w:tr w:rsidR="00F2031C" w:rsidRPr="00795372" w14:paraId="0BC97C10" w14:textId="77777777" w:rsidTr="002F1E1E">
        <w:trPr>
          <w:cantSplit/>
          <w:trHeight w:val="341"/>
        </w:trPr>
        <w:tc>
          <w:tcPr>
            <w:tcW w:w="1045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6E139CB" w14:textId="77777777" w:rsidR="00FA472A" w:rsidRPr="00795372" w:rsidRDefault="00FA472A" w:rsidP="002F1E1E">
            <w:pPr>
              <w:pStyle w:val="Heading5"/>
              <w:spacing w:before="0" w:after="0"/>
              <w:ind w:left="292"/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</w:pPr>
            <w:r w:rsidRPr="00795372">
              <w:rPr>
                <w:rFonts w:ascii="Times New Roman" w:eastAsia="Taipei" w:hAnsi="Times New Roman" w:cs="Times New Roman"/>
                <w:i w:val="0"/>
                <w:iCs w:val="0"/>
                <w:sz w:val="22"/>
              </w:rPr>
              <w:t>Family Paralichthyidae</w:t>
            </w:r>
          </w:p>
        </w:tc>
        <w:tc>
          <w:tcPr>
            <w:tcW w:w="1783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9731735" w14:textId="77777777" w:rsidR="00FA472A" w:rsidRPr="00795372" w:rsidRDefault="00FA472A" w:rsidP="00786217">
            <w:pPr>
              <w:pStyle w:val="Heading5"/>
              <w:spacing w:before="0" w:after="0"/>
              <w:ind w:left="0"/>
              <w:rPr>
                <w:rFonts w:ascii="Times New Roman" w:eastAsia="Taipei" w:hAnsi="Times New Roman" w:cs="Taipei"/>
                <w:i w:val="0"/>
                <w:iCs w:val="0"/>
                <w:sz w:val="22"/>
              </w:rPr>
            </w:pPr>
            <w:r w:rsidRPr="00795372">
              <w:rPr>
                <w:rFonts w:ascii="Times New Roman" w:hAnsi="Times New Roman" w:cs="Times New Roman"/>
                <w:sz w:val="22"/>
              </w:rPr>
              <w:t>Paralichthys olivaceus</w:t>
            </w:r>
            <w:r w:rsidRPr="00795372">
              <w:rPr>
                <w:rFonts w:ascii="Times New Roman" w:hAnsi="Times New Roman" w:cs="Times New Roman"/>
                <w:i w:val="0"/>
                <w:iCs w:val="0"/>
                <w:sz w:val="22"/>
              </w:rPr>
              <w:t xml:space="preserve"> </w:t>
            </w:r>
            <w:r w:rsidRPr="00795372">
              <w:rPr>
                <w:rFonts w:ascii="Times New Roman" w:hAnsi="Times New Roman" w:cs="Verdana"/>
                <w:b/>
                <w:i w:val="0"/>
                <w:sz w:val="22"/>
              </w:rPr>
              <w:t>(Temminck &amp; Schlegel 1846)</w:t>
            </w:r>
          </w:p>
        </w:tc>
        <w:tc>
          <w:tcPr>
            <w:tcW w:w="761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F4E2CC2" w14:textId="5697941A" w:rsidR="00FA472A" w:rsidRPr="00795372" w:rsidRDefault="00D64C4D" w:rsidP="00786217">
            <w:pPr>
              <w:rPr>
                <w:rFonts w:ascii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Northwest Pacific</w:t>
            </w:r>
          </w:p>
        </w:tc>
        <w:tc>
          <w:tcPr>
            <w:tcW w:w="610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5180CE1" w14:textId="77777777" w:rsidR="00FA472A" w:rsidRPr="00795372" w:rsidRDefault="002A4962" w:rsidP="002F1E1E">
            <w:pPr>
              <w:jc w:val="center"/>
              <w:rPr>
                <w:rFonts w:ascii="Times New Roman" w:hAnsi="Times New Roman" w:cs="Times New Roman"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>AB028664</w:t>
            </w:r>
          </w:p>
        </w:tc>
        <w:tc>
          <w:tcPr>
            <w:tcW w:w="802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6B2FE10" w14:textId="77777777" w:rsidR="00FA472A" w:rsidRPr="00795372" w:rsidRDefault="004025E4" w:rsidP="00786217">
            <w:pPr>
              <w:rPr>
                <w:rFonts w:ascii="Times New Roman" w:hAnsi="Times New Roman" w:cs="Times New Roman"/>
                <w:b/>
                <w:bCs/>
                <w:color w:val="000000"/>
                <w:sz w:val="22"/>
              </w:rPr>
            </w:pPr>
            <w:r w:rsidRPr="00795372">
              <w:rPr>
                <w:rFonts w:ascii="Times New Roman" w:hAnsi="Times New Roman" w:cs="Times New Roman"/>
                <w:color w:val="000000"/>
                <w:sz w:val="22"/>
              </w:rPr>
              <w:t xml:space="preserve">Saitoh et al. 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begin"/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instrText xml:space="preserve"> ADDIN EN.CITE &lt;EndNote&gt;&lt;Cite&gt;&lt;Author&gt;Saitoh&lt;/Author&gt;&lt;Year&gt;2000&lt;/Year&gt;&lt;RecNum&gt;739&lt;/RecNum&gt;&lt;DisplayText&gt;[22]&lt;/DisplayText&gt;&lt;record&gt;&lt;rec-number&gt;739&lt;/rec-number&gt;&lt;foreign-keys&gt;&lt;key app="EN" db-id="2xxtfw0pcv2s22ededq5055owfea22zr00vd"&gt;739&lt;/key&gt;&lt;/foreign-keys&gt;&lt;ref-type name="Journal Article"&gt;17&lt;/ref-type&gt;&lt;contributors&gt;&lt;authors&gt;&lt;author&gt;Saitoh, K.&lt;/author&gt;&lt;author&gt;Hayashizaki, K.&lt;/author&gt;&lt;author&gt;Yokoyama, Y.&lt;/author&gt;&lt;author&gt;Asahida, T.&lt;/author&gt;&lt;author&gt;Toyohara, H.&lt;/author&gt;&lt;author&gt;Yamashita, Y.&lt;/author&gt;&lt;/authors&gt;&lt;/contributors&gt;&lt;titles&gt;&lt;title&gt;&lt;style face="normal" font="default" size="100%"&gt;Complete nucleotide sequence of Japanese flounder (&lt;/style&gt;&lt;style face="italic" font="default" size="100%"&gt;Paralichthys olivaceus&lt;/style&gt;&lt;style face="normal" font="default" size="100%"&gt;) mitochondrial genome: Structural properties and cue for resolving teleostean relationships&lt;/style&gt;&lt;/title&gt;&lt;secondary-title&gt;Journal of Heredity&lt;/secondary-title&gt;&lt;/titles&gt;&lt;periodical&gt;&lt;full-title&gt;Journal of Heredity&lt;/full-title&gt;&lt;abbr-1&gt;J. Hered.&lt;/abbr-1&gt;&lt;/periodical&gt;&lt;pages&gt;271-278&lt;/pages&gt;&lt;volume&gt;91&lt;/volume&gt;&lt;number&gt;4&lt;/number&gt;&lt;keywords&gt;&lt;keyword&gt;RIBOSOMAL-SUBUNIT RNA&lt;/keyword&gt;&lt;keyword&gt;EUROPEAN SEA-BASS&lt;/keyword&gt;&lt;keyword&gt;DNA-SEQUENCE&lt;/keyword&gt;&lt;keyword&gt;PHYLOGENETIC-RELATIONSHIPS&lt;/keyword&gt;&lt;keyword&gt;CONTROL REGIONS&lt;/keyword&gt;&lt;keyword&gt;DICENTRARCHUS-LABRAX&lt;/keyword&gt;&lt;keyword&gt;GENE&lt;/keyword&gt;&lt;keyword&gt;ORGANIZATION&lt;/keyword&gt;&lt;keyword&gt;LENGTH VARIATION&lt;/keyword&gt;&lt;keyword&gt;ATLANTIC COD&lt;/keyword&gt;&lt;keyword&gt;GADUS-MORHUA&lt;/keyword&gt;&lt;/keywords&gt;&lt;dates&gt;&lt;year&gt;2000&lt;/year&gt;&lt;pub-dates&gt;&lt;date&gt;Jul-aug&lt;/date&gt;&lt;/pub-dates&gt;&lt;/dates&gt;&lt;accession-num&gt;ISI:000088149000001&lt;/accession-num&gt;&lt;urls&gt;&lt;related-urls&gt;&lt;url&gt;&amp;lt;Go to ISI&amp;gt;://000088149000001&lt;/url&gt;&lt;/related-urls&gt;&lt;/urls&gt;&lt;/record&gt;&lt;/Cite&gt;&lt;/EndNote&gt;</w:instrTex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separate"/>
            </w:r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[</w:t>
            </w:r>
            <w:hyperlink w:anchor="_ENREF_22" w:tooltip="Saitoh, 2000 #739" w:history="1">
              <w:r w:rsidR="004D41C2">
                <w:rPr>
                  <w:rFonts w:ascii="Times New Roman" w:hAnsi="Times New Roman" w:cs="Times New Roman"/>
                  <w:noProof/>
                  <w:color w:val="000000"/>
                  <w:sz w:val="22"/>
                </w:rPr>
                <w:t>22</w:t>
              </w:r>
            </w:hyperlink>
            <w:r w:rsidR="004D41C2">
              <w:rPr>
                <w:rFonts w:ascii="Times New Roman" w:hAnsi="Times New Roman" w:cs="Times New Roman"/>
                <w:noProof/>
                <w:color w:val="000000"/>
                <w:sz w:val="22"/>
              </w:rPr>
              <w:t>]</w:t>
            </w:r>
            <w:r w:rsidR="004D41C2">
              <w:rPr>
                <w:rFonts w:ascii="Times New Roman" w:hAnsi="Times New Roman" w:cs="Times New Roman"/>
                <w:color w:val="000000"/>
                <w:sz w:val="22"/>
              </w:rPr>
              <w:fldChar w:fldCharType="end"/>
            </w:r>
          </w:p>
        </w:tc>
      </w:tr>
    </w:tbl>
    <w:p w14:paraId="4BA939E5" w14:textId="77777777" w:rsidR="0032014C" w:rsidRDefault="0032014C" w:rsidP="00786217">
      <w:pPr>
        <w:pStyle w:val="BodyText"/>
        <w:rPr>
          <w:rFonts w:ascii="Times New Roman" w:hAnsi="Times New Roman" w:cs="Times New Roman"/>
          <w:sz w:val="24"/>
        </w:rPr>
      </w:pPr>
    </w:p>
    <w:p w14:paraId="580435E8" w14:textId="77777777" w:rsidR="00275C94" w:rsidRPr="00795372" w:rsidRDefault="00275C94" w:rsidP="00786217">
      <w:pPr>
        <w:pStyle w:val="BodyText"/>
        <w:tabs>
          <w:tab w:val="clear" w:pos="7938"/>
        </w:tabs>
        <w:rPr>
          <w:rFonts w:ascii="Times New Roman" w:hAnsi="Times New Roman" w:cs="Times New Roman"/>
          <w:b/>
          <w:sz w:val="24"/>
        </w:rPr>
      </w:pPr>
      <w:r w:rsidRPr="00795372">
        <w:rPr>
          <w:rFonts w:ascii="Times New Roman" w:hAnsi="Times New Roman" w:cs="Times New Roman"/>
          <w:b/>
          <w:sz w:val="24"/>
        </w:rPr>
        <w:t>Reference</w:t>
      </w:r>
      <w:r w:rsidR="004C7B86">
        <w:rPr>
          <w:rFonts w:ascii="Times New Roman" w:hAnsi="Times New Roman" w:cs="Times New Roman"/>
          <w:b/>
          <w:sz w:val="24"/>
        </w:rPr>
        <w:t>s</w:t>
      </w:r>
    </w:p>
    <w:p w14:paraId="3494EDCF" w14:textId="77777777" w:rsidR="004D41C2" w:rsidRDefault="004D41C2" w:rsidP="00786217">
      <w:pPr>
        <w:pStyle w:val="BodyText"/>
        <w:rPr>
          <w:rFonts w:ascii="Times New Roman" w:hAnsi="Times New Roman" w:cs="Times New Roman"/>
          <w:noProof/>
          <w:sz w:val="24"/>
        </w:rPr>
      </w:pPr>
    </w:p>
    <w:p w14:paraId="5073E096" w14:textId="05D9572F" w:rsidR="004D41C2" w:rsidRPr="00F2031C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r w:rsidRPr="004D41C2">
        <w:rPr>
          <w:rFonts w:ascii="Times New Roman" w:hAnsi="Times New Roman" w:cs="Times New Roman"/>
          <w:noProof/>
          <w:sz w:val="22"/>
          <w:szCs w:val="22"/>
        </w:rPr>
        <w:fldChar w:fldCharType="begin"/>
      </w:r>
      <w:r w:rsidRPr="004D41C2">
        <w:rPr>
          <w:rFonts w:ascii="Times New Roman" w:hAnsi="Times New Roman" w:cs="Times New Roman"/>
          <w:noProof/>
          <w:sz w:val="22"/>
          <w:szCs w:val="22"/>
        </w:rPr>
        <w:instrText xml:space="preserve"> ADDIN EN.REFLIST </w:instrText>
      </w:r>
      <w:r w:rsidRPr="004D41C2">
        <w:rPr>
          <w:rFonts w:ascii="Times New Roman" w:hAnsi="Times New Roman" w:cs="Times New Roman"/>
          <w:noProof/>
          <w:sz w:val="22"/>
          <w:szCs w:val="22"/>
        </w:rPr>
        <w:fldChar w:fldCharType="separate"/>
      </w:r>
      <w:bookmarkStart w:id="1" w:name="_ENREF_1"/>
      <w:r w:rsidRPr="00F2031C">
        <w:rPr>
          <w:rFonts w:ascii="Times New Roman" w:hAnsi="Times New Roman" w:cs="Times New Roman"/>
          <w:noProof/>
          <w:sz w:val="22"/>
          <w:szCs w:val="22"/>
        </w:rPr>
        <w:t xml:space="preserve">1. </w:t>
      </w:r>
      <w:r w:rsidR="00F2031C" w:rsidRPr="002F1E1E">
        <w:rPr>
          <w:rFonts w:ascii="Times New Roman" w:hAnsi="Times New Roman" w:cs="Times New Roman"/>
          <w:noProof/>
          <w:sz w:val="22"/>
          <w:szCs w:val="22"/>
        </w:rPr>
        <w:t>Wiley EO, Johnson GD (2010) A teleost classification based on monophyletic groups. In: Nelson JS, Schultze HP, Wilson MVH, editors. Origin and phylogenetic interrelationships of teleosts. München: Verlag Dr. Friedrich Pfeil. pp 123-182.</w:t>
      </w:r>
      <w:bookmarkEnd w:id="1"/>
    </w:p>
    <w:p w14:paraId="087BB1CA" w14:textId="77777777" w:rsidR="004D41C2" w:rsidRPr="00F2031C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2" w:name="_ENREF_2"/>
      <w:r w:rsidRPr="00F2031C">
        <w:rPr>
          <w:rFonts w:ascii="Times New Roman" w:hAnsi="Times New Roman" w:cs="Times New Roman"/>
          <w:noProof/>
          <w:sz w:val="22"/>
          <w:szCs w:val="22"/>
        </w:rPr>
        <w:t>2. Ishiguro NB, Miya M, Nishida M (2003) Basal euteleostean relationships: a mitogenomic perspective on the phylogenetic reality of the "Protacanthopterygii". Mol Phylogenet Evol 27: 476-488.</w:t>
      </w:r>
      <w:bookmarkEnd w:id="2"/>
    </w:p>
    <w:p w14:paraId="0C6036F4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3" w:name="_ENREF_3"/>
      <w:r w:rsidRPr="00E47C45">
        <w:rPr>
          <w:rFonts w:ascii="Times New Roman" w:hAnsi="Times New Roman" w:cs="Times New Roman"/>
          <w:noProof/>
          <w:sz w:val="22"/>
          <w:szCs w:val="22"/>
        </w:rPr>
        <w:t>3. Lavoué S, Miya M, Poulsen JY, Moller PR, Nishida M (2008) Monophyly, phylogenetic position and inter-familial relationships of the Alepocephaliformes (Teleostei) based on whole mitogenome sequences. Mol Phylogenet Evol 47: 1111-1121.</w:t>
      </w:r>
      <w:bookmarkEnd w:id="3"/>
    </w:p>
    <w:p w14:paraId="6228D454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4" w:name="_ENREF_4"/>
      <w:r w:rsidRPr="00E47C45">
        <w:rPr>
          <w:rFonts w:ascii="Times New Roman" w:hAnsi="Times New Roman" w:cs="Times New Roman"/>
          <w:noProof/>
          <w:sz w:val="22"/>
          <w:szCs w:val="22"/>
        </w:rPr>
        <w:t>4. Inoue JG, Miya M, Tsukamoto K, Nishida M (2003) Basal actinopterygian relationships: a mitogenomic perspective on the phylogeny of the "ancient fish". Mol Phylogenet Evol 26: 110-120.</w:t>
      </w:r>
      <w:bookmarkEnd w:id="4"/>
    </w:p>
    <w:p w14:paraId="5366825E" w14:textId="77777777" w:rsidR="0058212D" w:rsidRPr="0058212D" w:rsidRDefault="0058212D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sz w:val="22"/>
          <w:szCs w:val="22"/>
        </w:rPr>
      </w:pPr>
      <w:bookmarkStart w:id="5" w:name="_ENREF_5"/>
      <w:r w:rsidRPr="0058212D">
        <w:rPr>
          <w:rFonts w:ascii="Times New Roman" w:hAnsi="Times New Roman" w:cs="Times New Roman"/>
          <w:sz w:val="22"/>
          <w:szCs w:val="22"/>
        </w:rPr>
        <w:t>5. Lavoué S, Miya M, Arnegard ME, McIntyre PB, Mamonekene V, et al. (2011) Remarkable morphological stasis in an extant vertebrate despite tens of millions of years of divergence. Proc R Soc London B 278: 1003-1008.</w:t>
      </w:r>
    </w:p>
    <w:p w14:paraId="1EA4208D" w14:textId="77777777" w:rsidR="0058212D" w:rsidRPr="0058212D" w:rsidRDefault="0058212D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sz w:val="22"/>
          <w:szCs w:val="22"/>
        </w:rPr>
      </w:pPr>
      <w:bookmarkStart w:id="6" w:name="_ENREF_6"/>
      <w:bookmarkEnd w:id="5"/>
      <w:r w:rsidRPr="0058212D">
        <w:rPr>
          <w:rFonts w:ascii="Times New Roman" w:hAnsi="Times New Roman" w:cs="Times New Roman"/>
          <w:sz w:val="22"/>
          <w:szCs w:val="22"/>
        </w:rPr>
        <w:t>6. Inoue JG, Miya M, Tsukamoto K, Nishida M (2001) A mitogenomic perspective on the basal teleostean phylogeny: resolving higher-level relationships with longer DNA sequences. Mol Phylogenet Evol 20: 275-285.</w:t>
      </w:r>
    </w:p>
    <w:p w14:paraId="198170E1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7" w:name="_ENREF_7"/>
      <w:bookmarkEnd w:id="6"/>
      <w:r w:rsidRPr="0058212D">
        <w:rPr>
          <w:rFonts w:ascii="Times New Roman" w:hAnsi="Times New Roman" w:cs="Times New Roman"/>
          <w:noProof/>
          <w:sz w:val="22"/>
          <w:szCs w:val="22"/>
        </w:rPr>
        <w:t>7. Yue GH, Liew WC, Orban L (2006) The complete mitochondrial genome of a basal teleost, the Asian arowana (</w:t>
      </w:r>
      <w:r w:rsidRPr="0058212D">
        <w:rPr>
          <w:rFonts w:ascii="Times New Roman" w:hAnsi="Times New Roman" w:cs="Times New Roman"/>
          <w:i/>
          <w:noProof/>
          <w:sz w:val="22"/>
          <w:szCs w:val="22"/>
        </w:rPr>
        <w:t>Scleropages formosus</w:t>
      </w:r>
      <w:r w:rsidRPr="0058212D">
        <w:rPr>
          <w:rFonts w:ascii="Times New Roman" w:hAnsi="Times New Roman" w:cs="Times New Roman"/>
          <w:noProof/>
          <w:sz w:val="22"/>
          <w:szCs w:val="22"/>
        </w:rPr>
        <w:t>, Osteoglossidae). B</w:t>
      </w:r>
      <w:r w:rsidR="0006705B" w:rsidRPr="00E47C45">
        <w:rPr>
          <w:rFonts w:ascii="Times New Roman" w:hAnsi="Times New Roman" w:cs="Times New Roman"/>
          <w:noProof/>
          <w:sz w:val="22"/>
          <w:szCs w:val="22"/>
        </w:rPr>
        <w:t>MC</w:t>
      </w:r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 Genomics 7: </w:t>
      </w:r>
      <w:r w:rsidR="0006705B" w:rsidRPr="00E47C45">
        <w:rPr>
          <w:rFonts w:ascii="Times New Roman" w:hAnsi="Times New Roman" w:cs="Times New Roman"/>
          <w:noProof/>
          <w:sz w:val="22"/>
          <w:szCs w:val="22"/>
        </w:rPr>
        <w:t>242</w:t>
      </w:r>
      <w:r w:rsidRPr="00E47C45">
        <w:rPr>
          <w:rFonts w:ascii="Times New Roman" w:hAnsi="Times New Roman" w:cs="Times New Roman"/>
          <w:noProof/>
          <w:sz w:val="22"/>
          <w:szCs w:val="22"/>
        </w:rPr>
        <w:t>.</w:t>
      </w:r>
      <w:bookmarkEnd w:id="7"/>
    </w:p>
    <w:p w14:paraId="15D42F4C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8" w:name="_ENREF_8"/>
      <w:r w:rsidRPr="00E47C45">
        <w:rPr>
          <w:rFonts w:ascii="Times New Roman" w:hAnsi="Times New Roman" w:cs="Times New Roman"/>
          <w:noProof/>
          <w:sz w:val="22"/>
          <w:szCs w:val="22"/>
        </w:rPr>
        <w:t>8. Inoue JG, Miya M, Tsukamoto K, Nishida M (2004) Mitogenomic evidence for the monophyly of elopomorph fishes (Teleostei) and the evolutionary origin of the leptocephalus larva. Mol Phylogenet Evol 32: 274-286.</w:t>
      </w:r>
      <w:bookmarkEnd w:id="8"/>
    </w:p>
    <w:p w14:paraId="08273BFF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9" w:name="_ENREF_9"/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9. Inoue JG, Miya M, Aoyama J, Ishikawa S, Tsukamoto K, et al. (2001) Complete mitochondrial DNA sequence of the Japanese eel 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Anguilla japonica</w:t>
      </w:r>
      <w:r w:rsidRPr="00E47C45">
        <w:rPr>
          <w:rFonts w:ascii="Times New Roman" w:hAnsi="Times New Roman" w:cs="Times New Roman"/>
          <w:noProof/>
          <w:sz w:val="22"/>
          <w:szCs w:val="22"/>
        </w:rPr>
        <w:t>. Fish Sci 67: 118-125.</w:t>
      </w:r>
      <w:bookmarkEnd w:id="9"/>
    </w:p>
    <w:p w14:paraId="643560C1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0" w:name="_ENREF_10"/>
      <w:r w:rsidRPr="00E47C45">
        <w:rPr>
          <w:rFonts w:ascii="Times New Roman" w:hAnsi="Times New Roman" w:cs="Times New Roman"/>
          <w:noProof/>
          <w:sz w:val="22"/>
          <w:szCs w:val="22"/>
        </w:rPr>
        <w:t>10. Lavoué S, Miya M, Inoue JG, Saitoh K, Ishiguro N, et al. (2005) Molecular systematics of the gonorynchiform fishes (Teleostei) based on whole mitogenome sequences: Implications for higher-level relationships within the Otocephala. Mol Phylogenet Evol 37: 165-177.</w:t>
      </w:r>
      <w:bookmarkEnd w:id="10"/>
    </w:p>
    <w:p w14:paraId="6ECDB203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1" w:name="_ENREF_11"/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11. Inoue JG, Miya M, Tsukamoto K, Nishida M (2000) Complete mitochondrial DNA sequence of the Japanese sardine 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Sardinops melanostictus</w:t>
      </w:r>
      <w:r w:rsidRPr="00E47C45">
        <w:rPr>
          <w:rFonts w:ascii="Times New Roman" w:hAnsi="Times New Roman" w:cs="Times New Roman"/>
          <w:noProof/>
          <w:sz w:val="22"/>
          <w:szCs w:val="22"/>
        </w:rPr>
        <w:t>. Fish Sci 66: 924-932.</w:t>
      </w:r>
      <w:bookmarkEnd w:id="11"/>
    </w:p>
    <w:p w14:paraId="64331E7D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2" w:name="_ENREF_12"/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12. Inoue JG, Miya M, Tsukamoto K, Nishida M (2001) Complete mitochondrial DNA sequence of the Japanese anchovy 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Engraulis japonicus</w:t>
      </w:r>
      <w:r w:rsidRPr="00E47C45">
        <w:rPr>
          <w:rFonts w:ascii="Times New Roman" w:hAnsi="Times New Roman" w:cs="Times New Roman"/>
          <w:noProof/>
          <w:sz w:val="22"/>
          <w:szCs w:val="22"/>
        </w:rPr>
        <w:t>. Fish Sci 67: 828-835.</w:t>
      </w:r>
      <w:bookmarkEnd w:id="12"/>
    </w:p>
    <w:p w14:paraId="182595ED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3" w:name="_ENREF_13"/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13. Lavoué S, Miya M, Saitoh K, Ishiguro NB, Nishida M (2007) Phylogenetic relationships among anchovies, sardines, herrings and their relatives (Clupeiformes), inferred from whole mitogenome sequences. </w:t>
      </w:r>
      <w:r w:rsidR="0006705B" w:rsidRPr="00E47C45">
        <w:rPr>
          <w:rFonts w:ascii="Times New Roman" w:hAnsi="Times New Roman" w:cs="Times New Roman"/>
          <w:noProof/>
          <w:sz w:val="22"/>
          <w:szCs w:val="22"/>
        </w:rPr>
        <w:t>M</w:t>
      </w:r>
      <w:r w:rsidRPr="00E47C45">
        <w:rPr>
          <w:rFonts w:ascii="Times New Roman" w:hAnsi="Times New Roman" w:cs="Times New Roman"/>
          <w:noProof/>
          <w:sz w:val="22"/>
          <w:szCs w:val="22"/>
        </w:rPr>
        <w:t>ol</w:t>
      </w:r>
      <w:r w:rsidR="0006705B" w:rsidRPr="00E47C45">
        <w:rPr>
          <w:rFonts w:ascii="Times New Roman" w:hAnsi="Times New Roman" w:cs="Times New Roman"/>
          <w:noProof/>
          <w:sz w:val="22"/>
          <w:szCs w:val="22"/>
        </w:rPr>
        <w:t xml:space="preserve"> P</w:t>
      </w:r>
      <w:r w:rsidRPr="00E47C45">
        <w:rPr>
          <w:rFonts w:ascii="Times New Roman" w:hAnsi="Times New Roman" w:cs="Times New Roman"/>
          <w:noProof/>
          <w:sz w:val="22"/>
          <w:szCs w:val="22"/>
        </w:rPr>
        <w:t>hylogenet Evol 43: 1096-1105.</w:t>
      </w:r>
      <w:bookmarkEnd w:id="13"/>
    </w:p>
    <w:p w14:paraId="74F569E1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4" w:name="_ENREF_14"/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14. Ishiguro NB, Miya M, Inoue JG, Nishida M (2005) 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Sundasalanx</w:t>
      </w:r>
      <w:r w:rsidRPr="00E47C45">
        <w:rPr>
          <w:rFonts w:ascii="Times New Roman" w:hAnsi="Times New Roman" w:cs="Times New Roman"/>
          <w:noProof/>
          <w:sz w:val="22"/>
          <w:szCs w:val="22"/>
        </w:rPr>
        <w:t xml:space="preserve"> (Sundasalangidae) is a progenetic clupeiform, not a closely-related group of salangids (Osmeriformes): mitogenomic evidence. J Fish Biol 67: 561-569.</w:t>
      </w:r>
      <w:bookmarkEnd w:id="14"/>
    </w:p>
    <w:p w14:paraId="05EBD334" w14:textId="77777777" w:rsidR="0058212D" w:rsidRPr="00E47C45" w:rsidRDefault="0058212D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sz w:val="22"/>
          <w:szCs w:val="22"/>
        </w:rPr>
      </w:pPr>
      <w:bookmarkStart w:id="15" w:name="_ENREF_15"/>
      <w:r w:rsidRPr="00E47C45">
        <w:rPr>
          <w:rFonts w:ascii="Times New Roman" w:hAnsi="Times New Roman" w:cs="Times New Roman"/>
          <w:sz w:val="22"/>
          <w:szCs w:val="22"/>
        </w:rPr>
        <w:t xml:space="preserve">15. Saitoh K, Miya M, Inoue JG, Ishiguro NB, Nishida M (2003) Mitochondrial genomics of ostariophysan fishes: perspectives on phylogeny and </w:t>
      </w:r>
      <w:r w:rsidRPr="0058212D">
        <w:rPr>
          <w:rFonts w:ascii="Times New Roman" w:hAnsi="Times New Roman" w:cs="Times New Roman"/>
          <w:sz w:val="22"/>
          <w:szCs w:val="22"/>
        </w:rPr>
        <w:t>biogeography. J Mol Evol 56: 464-472.</w:t>
      </w:r>
    </w:p>
    <w:p w14:paraId="43122C1C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6" w:name="_ENREF_16"/>
      <w:bookmarkEnd w:id="15"/>
      <w:r w:rsidRPr="00E47C45">
        <w:rPr>
          <w:rFonts w:ascii="Times New Roman" w:hAnsi="Times New Roman" w:cs="Times New Roman"/>
          <w:noProof/>
          <w:sz w:val="22"/>
          <w:szCs w:val="22"/>
        </w:rPr>
        <w:t>16. Murakami M, Yamashita Y, Fujitani H (1998) The complete sequence of mitochondrial genome from a gynogenetic triploid "ginbuna" (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Carassius auratus langsdorfi</w:t>
      </w:r>
      <w:r w:rsidRPr="00E47C45">
        <w:rPr>
          <w:rFonts w:ascii="Times New Roman" w:hAnsi="Times New Roman" w:cs="Times New Roman"/>
          <w:noProof/>
          <w:sz w:val="22"/>
          <w:szCs w:val="22"/>
        </w:rPr>
        <w:t>). Zool Sci 15: 335-337.</w:t>
      </w:r>
      <w:bookmarkEnd w:id="16"/>
    </w:p>
    <w:p w14:paraId="2B330D2F" w14:textId="77777777" w:rsidR="0058212D" w:rsidRPr="00E47C45" w:rsidRDefault="0058212D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sz w:val="22"/>
          <w:szCs w:val="22"/>
        </w:rPr>
      </w:pPr>
      <w:bookmarkStart w:id="17" w:name="_ENREF_17"/>
      <w:r w:rsidRPr="00E47C45">
        <w:rPr>
          <w:rFonts w:ascii="Times New Roman" w:hAnsi="Times New Roman" w:cs="Times New Roman"/>
          <w:sz w:val="22"/>
          <w:szCs w:val="22"/>
        </w:rPr>
        <w:t xml:space="preserve">17. Tzeng C-S, Hui C-F, Shen S-C, Huang PC (1992) The complete nucleotide sequence of the </w:t>
      </w:r>
      <w:r w:rsidRPr="00E47C45">
        <w:rPr>
          <w:rFonts w:ascii="Times New Roman" w:hAnsi="Times New Roman" w:cs="Times New Roman"/>
          <w:i/>
          <w:sz w:val="22"/>
          <w:szCs w:val="22"/>
        </w:rPr>
        <w:t>Crossostoma</w:t>
      </w:r>
      <w:r w:rsidRPr="00E47C45">
        <w:rPr>
          <w:rFonts w:ascii="Times New Roman" w:hAnsi="Times New Roman" w:cs="Times New Roman"/>
          <w:sz w:val="22"/>
          <w:szCs w:val="22"/>
        </w:rPr>
        <w:t xml:space="preserve"> </w:t>
      </w:r>
      <w:r w:rsidRPr="00E47C45">
        <w:rPr>
          <w:rFonts w:ascii="Times New Roman" w:hAnsi="Times New Roman" w:cs="Times New Roman"/>
          <w:i/>
          <w:sz w:val="22"/>
          <w:szCs w:val="22"/>
        </w:rPr>
        <w:t>lacustre</w:t>
      </w:r>
      <w:r w:rsidRPr="00E47C45">
        <w:rPr>
          <w:rFonts w:ascii="Times New Roman" w:hAnsi="Times New Roman" w:cs="Times New Roman"/>
          <w:sz w:val="22"/>
          <w:szCs w:val="22"/>
        </w:rPr>
        <w:t xml:space="preserve"> mitochondrial genome: conservation and variations among vertebrates. Nuc Acids Res 20: 4853-4858.</w:t>
      </w:r>
    </w:p>
    <w:p w14:paraId="608D83D6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8" w:name="_ENREF_18"/>
      <w:bookmarkEnd w:id="17"/>
      <w:r w:rsidRPr="00E47C45">
        <w:rPr>
          <w:rFonts w:ascii="Times New Roman" w:hAnsi="Times New Roman" w:cs="Times New Roman"/>
          <w:noProof/>
          <w:sz w:val="22"/>
          <w:szCs w:val="22"/>
        </w:rPr>
        <w:t>18. Nakatani M, Miya M, Mabuchi K, Saitoh K, Nishida M (2011) Evolutionary history of Otophysi (Teleostei), a major clade of the modern freshwater fishes: Pangaean origin and Mesozoic radiation. BMC Evol Biol 11</w:t>
      </w:r>
      <w:r w:rsidR="0006705B" w:rsidRPr="00E47C45">
        <w:rPr>
          <w:rFonts w:ascii="Times New Roman" w:hAnsi="Times New Roman" w:cs="Times New Roman"/>
          <w:noProof/>
          <w:sz w:val="22"/>
          <w:szCs w:val="22"/>
        </w:rPr>
        <w:t>: e177</w:t>
      </w:r>
      <w:r w:rsidRPr="00E47C45">
        <w:rPr>
          <w:rFonts w:ascii="Times New Roman" w:hAnsi="Times New Roman" w:cs="Times New Roman"/>
          <w:noProof/>
          <w:sz w:val="22"/>
          <w:szCs w:val="22"/>
        </w:rPr>
        <w:t>.</w:t>
      </w:r>
      <w:bookmarkEnd w:id="18"/>
    </w:p>
    <w:p w14:paraId="300798B0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19" w:name="_ENREF_19"/>
      <w:r w:rsidRPr="00E47C45">
        <w:rPr>
          <w:rFonts w:ascii="Times New Roman" w:hAnsi="Times New Roman" w:cs="Times New Roman"/>
          <w:noProof/>
          <w:sz w:val="22"/>
          <w:szCs w:val="22"/>
        </w:rPr>
        <w:t>19. Waldbieser GC, Bilodeau AL, Nonneman DJ (2003) Complete sequence and characterization of the channel catfish mitochondrial genome. DNA Sequence 14: 265-277.</w:t>
      </w:r>
      <w:bookmarkEnd w:id="19"/>
    </w:p>
    <w:p w14:paraId="2E7959A7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20" w:name="_ENREF_20"/>
      <w:r w:rsidRPr="00E47C45">
        <w:rPr>
          <w:rFonts w:ascii="Times New Roman" w:hAnsi="Times New Roman" w:cs="Times New Roman"/>
          <w:noProof/>
          <w:sz w:val="22"/>
          <w:szCs w:val="22"/>
        </w:rPr>
        <w:t>20. Miya M, Nishida M (2000) Use of mitogenomic information in teleostean molecular phylogenetics: A tree-based exploration under the maximum-parsimony optimality criterion. Mol Phylogenet Evol 17: 437-455.</w:t>
      </w:r>
      <w:bookmarkEnd w:id="20"/>
    </w:p>
    <w:p w14:paraId="00711A9D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21" w:name="_ENREF_21"/>
      <w:r w:rsidRPr="00E47C45">
        <w:rPr>
          <w:rFonts w:ascii="Times New Roman" w:hAnsi="Times New Roman" w:cs="Times New Roman"/>
          <w:noProof/>
          <w:sz w:val="22"/>
          <w:szCs w:val="22"/>
        </w:rPr>
        <w:t>21. Johansen S, Bakke I (1996) The complete mitochondrial DNA sequence of Atlantic cod (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Gadus morhua</w:t>
      </w:r>
      <w:r w:rsidRPr="00E47C45">
        <w:rPr>
          <w:rFonts w:ascii="Times New Roman" w:hAnsi="Times New Roman" w:cs="Times New Roman"/>
          <w:noProof/>
          <w:sz w:val="22"/>
          <w:szCs w:val="22"/>
        </w:rPr>
        <w:t>): Relevance to taxonomic studies among codfishes. Molecular Mar Biol Biotechnol 5: 203-214.</w:t>
      </w:r>
      <w:bookmarkEnd w:id="21"/>
    </w:p>
    <w:p w14:paraId="0E169C54" w14:textId="77777777" w:rsidR="004D41C2" w:rsidRPr="00E47C45" w:rsidRDefault="004D41C2" w:rsidP="000570EF">
      <w:pPr>
        <w:pStyle w:val="BodyText"/>
        <w:spacing w:line="360" w:lineRule="auto"/>
        <w:ind w:left="426" w:hanging="426"/>
        <w:rPr>
          <w:rFonts w:ascii="Times New Roman" w:hAnsi="Times New Roman" w:cs="Times New Roman"/>
          <w:noProof/>
          <w:sz w:val="22"/>
          <w:szCs w:val="22"/>
        </w:rPr>
      </w:pPr>
      <w:bookmarkStart w:id="22" w:name="_ENREF_22"/>
      <w:r w:rsidRPr="00E47C45">
        <w:rPr>
          <w:rFonts w:ascii="Times New Roman" w:hAnsi="Times New Roman" w:cs="Times New Roman"/>
          <w:noProof/>
          <w:sz w:val="22"/>
          <w:szCs w:val="22"/>
        </w:rPr>
        <w:t>22. Saitoh K, Hayashizaki K, Yokoyama Y, Asahida T, Toyohara H, et al. (2000) Complete nucleotide sequence of Japanese flounder (</w:t>
      </w:r>
      <w:r w:rsidRPr="00E47C45">
        <w:rPr>
          <w:rFonts w:ascii="Times New Roman" w:hAnsi="Times New Roman" w:cs="Times New Roman"/>
          <w:i/>
          <w:noProof/>
          <w:sz w:val="22"/>
          <w:szCs w:val="22"/>
        </w:rPr>
        <w:t>Paralichthys olivaceus</w:t>
      </w:r>
      <w:r w:rsidRPr="00E47C45">
        <w:rPr>
          <w:rFonts w:ascii="Times New Roman" w:hAnsi="Times New Roman" w:cs="Times New Roman"/>
          <w:noProof/>
          <w:sz w:val="22"/>
          <w:szCs w:val="22"/>
        </w:rPr>
        <w:t>) mitochondrial genome: Structural properties and cue for resolving teleostean relationships. J Hered 91: 271-278.</w:t>
      </w:r>
      <w:bookmarkEnd w:id="22"/>
    </w:p>
    <w:p w14:paraId="14780B33" w14:textId="77777777" w:rsidR="004D41C2" w:rsidRPr="004D41C2" w:rsidRDefault="004D41C2" w:rsidP="00786217">
      <w:pPr>
        <w:pStyle w:val="BodyText"/>
        <w:rPr>
          <w:rFonts w:ascii="Times New Roman" w:hAnsi="Times New Roman" w:cs="Times New Roman"/>
          <w:noProof/>
          <w:sz w:val="22"/>
          <w:szCs w:val="22"/>
        </w:rPr>
      </w:pPr>
    </w:p>
    <w:p w14:paraId="5C5269D9" w14:textId="77777777" w:rsidR="005F1C31" w:rsidRPr="00795372" w:rsidRDefault="004D41C2" w:rsidP="00786217">
      <w:pPr>
        <w:pStyle w:val="BodyText"/>
        <w:rPr>
          <w:rFonts w:ascii="Times New Roman" w:hAnsi="Times New Roman" w:cs="Times New Roman"/>
          <w:noProof/>
          <w:sz w:val="24"/>
        </w:rPr>
      </w:pPr>
      <w:r w:rsidRPr="004D41C2">
        <w:rPr>
          <w:rFonts w:ascii="Times New Roman" w:hAnsi="Times New Roman" w:cs="Times New Roman"/>
          <w:noProof/>
          <w:sz w:val="22"/>
          <w:szCs w:val="22"/>
        </w:rPr>
        <w:fldChar w:fldCharType="end"/>
      </w:r>
    </w:p>
    <w:sectPr w:rsidR="005F1C31" w:rsidRPr="00795372" w:rsidSect="00786217">
      <w:footerReference w:type="even" r:id="rId8"/>
      <w:footerReference w:type="default" r:id="rId9"/>
      <w:pgSz w:w="16838" w:h="11899" w:orient="landscape"/>
      <w:pgMar w:top="1418" w:right="1670" w:bottom="1418" w:left="1418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BDE032" w14:textId="77777777" w:rsidR="00F2031C" w:rsidRDefault="00F2031C">
      <w:r>
        <w:separator/>
      </w:r>
    </w:p>
  </w:endnote>
  <w:endnote w:type="continuationSeparator" w:id="0">
    <w:p w14:paraId="71B0D323" w14:textId="77777777" w:rsidR="00F2031C" w:rsidRDefault="00F203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rebuchet MS">
    <w:panose1 w:val="020B0603020202020204"/>
    <w:charset w:val="00"/>
    <w:family w:val="auto"/>
    <w:pitch w:val="variable"/>
    <w:sig w:usb0="00000287" w:usb1="00000000" w:usb2="00000000" w:usb3="00000000" w:csb0="0000009F" w:csb1="00000000"/>
  </w:font>
  <w:font w:name="Taipei">
    <w:panose1 w:val="00000000000000000000"/>
    <w:charset w:val="51"/>
    <w:family w:val="auto"/>
    <w:notTrueType/>
    <w:pitch w:val="variable"/>
    <w:sig w:usb0="00000001" w:usb1="08080000" w:usb2="00000010" w:usb3="00000000" w:csb0="001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2316D4" w14:textId="77777777" w:rsidR="00F2031C" w:rsidRDefault="00F2031C">
    <w:pPr>
      <w:pStyle w:val="Footer"/>
      <w:framePr w:wrap="auto" w:vAnchor="text" w:hAnchor="margin" w:xAlign="right" w:y="1"/>
      <w:rPr>
        <w:rStyle w:val="PageNumber"/>
        <w:rFonts w:cs="Times"/>
      </w:rPr>
    </w:pPr>
    <w:r>
      <w:rPr>
        <w:rStyle w:val="PageNumber"/>
        <w:rFonts w:cs="Times"/>
      </w:rPr>
      <w:fldChar w:fldCharType="begin"/>
    </w:r>
    <w:r>
      <w:rPr>
        <w:rStyle w:val="PageNumber"/>
        <w:rFonts w:cs="Times"/>
      </w:rPr>
      <w:instrText xml:space="preserve">PAGE  </w:instrText>
    </w:r>
    <w:r>
      <w:rPr>
        <w:rStyle w:val="PageNumber"/>
        <w:rFonts w:cs="Times"/>
      </w:rPr>
      <w:fldChar w:fldCharType="separate"/>
    </w:r>
    <w:r w:rsidR="006B2904">
      <w:rPr>
        <w:rStyle w:val="PageNumber"/>
        <w:rFonts w:cs="Times"/>
        <w:noProof/>
      </w:rPr>
      <w:t>4</w:t>
    </w:r>
    <w:r>
      <w:rPr>
        <w:rStyle w:val="PageNumber"/>
        <w:rFonts w:cs="Times"/>
      </w:rPr>
      <w:fldChar w:fldCharType="end"/>
    </w:r>
  </w:p>
  <w:p w14:paraId="3D2F9D88" w14:textId="77777777" w:rsidR="00F2031C" w:rsidRDefault="00F2031C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5E31CD7" w14:textId="77777777" w:rsidR="00F2031C" w:rsidRDefault="00F2031C">
    <w:pPr>
      <w:pStyle w:val="Footer"/>
      <w:framePr w:wrap="auto" w:vAnchor="text" w:hAnchor="margin" w:xAlign="right" w:y="1"/>
      <w:rPr>
        <w:rStyle w:val="PageNumber"/>
        <w:rFonts w:cs="Times"/>
      </w:rPr>
    </w:pPr>
    <w:r>
      <w:rPr>
        <w:rStyle w:val="PageNumber"/>
        <w:rFonts w:cs="Times"/>
      </w:rPr>
      <w:fldChar w:fldCharType="begin"/>
    </w:r>
    <w:r>
      <w:rPr>
        <w:rStyle w:val="PageNumber"/>
        <w:rFonts w:cs="Times"/>
      </w:rPr>
      <w:instrText xml:space="preserve">PAGE  </w:instrText>
    </w:r>
    <w:r>
      <w:rPr>
        <w:rStyle w:val="PageNumber"/>
        <w:rFonts w:cs="Times"/>
      </w:rPr>
      <w:fldChar w:fldCharType="separate"/>
    </w:r>
    <w:r w:rsidR="006B2904">
      <w:rPr>
        <w:rStyle w:val="PageNumber"/>
        <w:rFonts w:cs="Times"/>
        <w:noProof/>
      </w:rPr>
      <w:t>1</w:t>
    </w:r>
    <w:r>
      <w:rPr>
        <w:rStyle w:val="PageNumber"/>
        <w:rFonts w:cs="Times"/>
      </w:rPr>
      <w:fldChar w:fldCharType="end"/>
    </w:r>
  </w:p>
  <w:p w14:paraId="64D635B3" w14:textId="77777777" w:rsidR="00F2031C" w:rsidRDefault="00F2031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70C11AE" w14:textId="77777777" w:rsidR="00F2031C" w:rsidRDefault="00F2031C">
      <w:r>
        <w:separator/>
      </w:r>
    </w:p>
  </w:footnote>
  <w:footnote w:type="continuationSeparator" w:id="0">
    <w:p w14:paraId="0FF9CFCD" w14:textId="77777777" w:rsidR="00F2031C" w:rsidRDefault="00F2031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hyphenationZone w:val="425"/>
  <w:doNotHyphenateCaps/>
  <w:evenAndOddHeaders/>
  <w:displayHorizontalDrawingGridEvery w:val="0"/>
  <w:displayVerticalDrawingGridEvery w:val="0"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2009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xxtfw0pcv2s22ededq5055owfea22zr00vd&quot;&gt;bib_endnote-Converted&lt;record-ids&gt;&lt;item&gt;513&lt;/item&gt;&lt;item&gt;548&lt;/item&gt;&lt;item&gt;651&lt;/item&gt;&lt;item&gt;653&lt;/item&gt;&lt;item&gt;654&lt;/item&gt;&lt;item&gt;658&lt;/item&gt;&lt;item&gt;668&lt;/item&gt;&lt;item&gt;713&lt;/item&gt;&lt;item&gt;739&lt;/item&gt;&lt;item&gt;740&lt;/item&gt;&lt;item&gt;741&lt;/item&gt;&lt;item&gt;742&lt;/item&gt;&lt;item&gt;774&lt;/item&gt;&lt;item&gt;841&lt;/item&gt;&lt;item&gt;887&lt;/item&gt;&lt;item&gt;911&lt;/item&gt;&lt;item&gt;969&lt;/item&gt;&lt;item&gt;1031&lt;/item&gt;&lt;item&gt;1169&lt;/item&gt;&lt;item&gt;1583&lt;/item&gt;&lt;item&gt;1929&lt;/item&gt;&lt;item&gt;2252&lt;/item&gt;&lt;/record-ids&gt;&lt;/item&gt;&lt;/Libraries&gt;"/>
  </w:docVars>
  <w:rsids>
    <w:rsidRoot w:val="005B2242"/>
    <w:rsid w:val="00001A83"/>
    <w:rsid w:val="00003384"/>
    <w:rsid w:val="00053303"/>
    <w:rsid w:val="000570EF"/>
    <w:rsid w:val="00065279"/>
    <w:rsid w:val="0006705B"/>
    <w:rsid w:val="00082D8E"/>
    <w:rsid w:val="000B5C39"/>
    <w:rsid w:val="000C1A34"/>
    <w:rsid w:val="000C27E2"/>
    <w:rsid w:val="000C520B"/>
    <w:rsid w:val="000D1997"/>
    <w:rsid w:val="001C19AA"/>
    <w:rsid w:val="002446AC"/>
    <w:rsid w:val="00247DA1"/>
    <w:rsid w:val="002516F8"/>
    <w:rsid w:val="00275C94"/>
    <w:rsid w:val="00294BC1"/>
    <w:rsid w:val="002A4962"/>
    <w:rsid w:val="002D598B"/>
    <w:rsid w:val="002E064A"/>
    <w:rsid w:val="002E36BB"/>
    <w:rsid w:val="002F1E1E"/>
    <w:rsid w:val="002F432E"/>
    <w:rsid w:val="0030650B"/>
    <w:rsid w:val="00317E7E"/>
    <w:rsid w:val="0032014C"/>
    <w:rsid w:val="00344002"/>
    <w:rsid w:val="00350185"/>
    <w:rsid w:val="00350593"/>
    <w:rsid w:val="00363C36"/>
    <w:rsid w:val="003652E8"/>
    <w:rsid w:val="00370601"/>
    <w:rsid w:val="0037110E"/>
    <w:rsid w:val="00392CEC"/>
    <w:rsid w:val="003A5361"/>
    <w:rsid w:val="003D47C3"/>
    <w:rsid w:val="003E4A10"/>
    <w:rsid w:val="004025E4"/>
    <w:rsid w:val="00426312"/>
    <w:rsid w:val="00437EFD"/>
    <w:rsid w:val="00456238"/>
    <w:rsid w:val="00457DEB"/>
    <w:rsid w:val="0048151B"/>
    <w:rsid w:val="004B0908"/>
    <w:rsid w:val="004C7B86"/>
    <w:rsid w:val="004C7D06"/>
    <w:rsid w:val="004D31E7"/>
    <w:rsid w:val="004D41C2"/>
    <w:rsid w:val="004F26D7"/>
    <w:rsid w:val="004F6657"/>
    <w:rsid w:val="005164D0"/>
    <w:rsid w:val="00537C80"/>
    <w:rsid w:val="00543A88"/>
    <w:rsid w:val="00552F2C"/>
    <w:rsid w:val="0058212D"/>
    <w:rsid w:val="0058541C"/>
    <w:rsid w:val="0058718E"/>
    <w:rsid w:val="005B2242"/>
    <w:rsid w:val="005F1C31"/>
    <w:rsid w:val="006626D2"/>
    <w:rsid w:val="00665F63"/>
    <w:rsid w:val="00672F1C"/>
    <w:rsid w:val="006811CD"/>
    <w:rsid w:val="006941D9"/>
    <w:rsid w:val="006946D7"/>
    <w:rsid w:val="006A16AD"/>
    <w:rsid w:val="006B24AA"/>
    <w:rsid w:val="006B2904"/>
    <w:rsid w:val="006B67ED"/>
    <w:rsid w:val="006D10EC"/>
    <w:rsid w:val="006D1350"/>
    <w:rsid w:val="00706883"/>
    <w:rsid w:val="00710354"/>
    <w:rsid w:val="00720DFD"/>
    <w:rsid w:val="00740E42"/>
    <w:rsid w:val="00783F22"/>
    <w:rsid w:val="00786217"/>
    <w:rsid w:val="00795372"/>
    <w:rsid w:val="007A3CC4"/>
    <w:rsid w:val="007C34AD"/>
    <w:rsid w:val="00842F76"/>
    <w:rsid w:val="008463E6"/>
    <w:rsid w:val="008676B7"/>
    <w:rsid w:val="00875F08"/>
    <w:rsid w:val="008A796E"/>
    <w:rsid w:val="008D23E0"/>
    <w:rsid w:val="008D4CCC"/>
    <w:rsid w:val="008D7475"/>
    <w:rsid w:val="008E5275"/>
    <w:rsid w:val="008E7C70"/>
    <w:rsid w:val="00905549"/>
    <w:rsid w:val="009A4D54"/>
    <w:rsid w:val="009A7741"/>
    <w:rsid w:val="009C4177"/>
    <w:rsid w:val="009C7F59"/>
    <w:rsid w:val="009E08DF"/>
    <w:rsid w:val="00A00AB8"/>
    <w:rsid w:val="00A15434"/>
    <w:rsid w:val="00A17136"/>
    <w:rsid w:val="00A31E39"/>
    <w:rsid w:val="00A70C2A"/>
    <w:rsid w:val="00A7360D"/>
    <w:rsid w:val="00A9702F"/>
    <w:rsid w:val="00AB4373"/>
    <w:rsid w:val="00AC009B"/>
    <w:rsid w:val="00AE2B32"/>
    <w:rsid w:val="00AE577D"/>
    <w:rsid w:val="00B06241"/>
    <w:rsid w:val="00B179C3"/>
    <w:rsid w:val="00B2560C"/>
    <w:rsid w:val="00B34D20"/>
    <w:rsid w:val="00B53C92"/>
    <w:rsid w:val="00B6756D"/>
    <w:rsid w:val="00B829EA"/>
    <w:rsid w:val="00B93C0A"/>
    <w:rsid w:val="00BB5405"/>
    <w:rsid w:val="00C028A2"/>
    <w:rsid w:val="00C34AA6"/>
    <w:rsid w:val="00C463B7"/>
    <w:rsid w:val="00C6250A"/>
    <w:rsid w:val="00C72711"/>
    <w:rsid w:val="00C94CC4"/>
    <w:rsid w:val="00CF27A8"/>
    <w:rsid w:val="00CF5AD9"/>
    <w:rsid w:val="00CF5EDC"/>
    <w:rsid w:val="00D3333D"/>
    <w:rsid w:val="00D544E2"/>
    <w:rsid w:val="00D64C4D"/>
    <w:rsid w:val="00D818A0"/>
    <w:rsid w:val="00D826B0"/>
    <w:rsid w:val="00DD4EAB"/>
    <w:rsid w:val="00E02DFB"/>
    <w:rsid w:val="00E04860"/>
    <w:rsid w:val="00E114A5"/>
    <w:rsid w:val="00E42CC6"/>
    <w:rsid w:val="00E47C45"/>
    <w:rsid w:val="00E658A5"/>
    <w:rsid w:val="00E670DB"/>
    <w:rsid w:val="00E91E2D"/>
    <w:rsid w:val="00E94C5A"/>
    <w:rsid w:val="00E9780F"/>
    <w:rsid w:val="00EC07C2"/>
    <w:rsid w:val="00EC23D4"/>
    <w:rsid w:val="00EC2EFF"/>
    <w:rsid w:val="00EC6226"/>
    <w:rsid w:val="00F2031C"/>
    <w:rsid w:val="00F21991"/>
    <w:rsid w:val="00F42ABC"/>
    <w:rsid w:val="00F44565"/>
    <w:rsid w:val="00F47D52"/>
    <w:rsid w:val="00F67249"/>
    <w:rsid w:val="00F71067"/>
    <w:rsid w:val="00F743B0"/>
    <w:rsid w:val="00FA472A"/>
    <w:rsid w:val="00FC5936"/>
    <w:rsid w:val="00FD22D3"/>
    <w:rsid w:val="00FF0E1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44CB4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footer" w:uiPriority="99"/>
    <w:lsdException w:name="Body Text" w:uiPriority="99"/>
  </w:latentStyles>
  <w:style w:type="paragraph" w:default="1" w:styleId="Normal">
    <w:name w:val="Normal"/>
    <w:rPr>
      <w:rFonts w:ascii="Times" w:hAnsi="Times" w:cs="Times"/>
    </w:rPr>
  </w:style>
  <w:style w:type="paragraph" w:styleId="Heading1">
    <w:name w:val="heading 1"/>
    <w:basedOn w:val="Normal"/>
    <w:next w:val="Normal"/>
    <w:link w:val="Heading1Char"/>
    <w:uiPriority w:val="99"/>
    <w:pPr>
      <w:keepNext/>
      <w:spacing w:before="20" w:after="20"/>
      <w:ind w:left="284"/>
      <w:outlineLvl w:val="0"/>
    </w:pPr>
    <w:rPr>
      <w:i/>
      <w:iCs/>
      <w:color w:val="000000"/>
      <w:sz w:val="18"/>
      <w:szCs w:val="18"/>
    </w:rPr>
  </w:style>
  <w:style w:type="paragraph" w:styleId="Heading2">
    <w:name w:val="heading 2"/>
    <w:basedOn w:val="Normal"/>
    <w:next w:val="Normal"/>
    <w:link w:val="Heading2Char"/>
    <w:uiPriority w:val="99"/>
    <w:pPr>
      <w:keepNext/>
      <w:spacing w:before="20" w:after="20"/>
      <w:ind w:left="1440"/>
      <w:outlineLvl w:val="1"/>
    </w:pPr>
    <w:rPr>
      <w:i/>
      <w:iCs/>
      <w:color w:val="000000"/>
      <w:sz w:val="18"/>
      <w:szCs w:val="18"/>
    </w:rPr>
  </w:style>
  <w:style w:type="paragraph" w:styleId="Heading3">
    <w:name w:val="heading 3"/>
    <w:basedOn w:val="Normal"/>
    <w:next w:val="Normal"/>
    <w:link w:val="Heading3Char"/>
    <w:uiPriority w:val="99"/>
    <w:pPr>
      <w:keepNext/>
      <w:spacing w:before="20" w:after="20"/>
      <w:ind w:left="1440"/>
      <w:outlineLvl w:val="2"/>
    </w:pPr>
    <w:rPr>
      <w:i/>
      <w:iCs/>
      <w:color w:val="000000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9"/>
    <w:pPr>
      <w:keepNext/>
      <w:tabs>
        <w:tab w:val="left" w:pos="26849"/>
      </w:tabs>
      <w:spacing w:before="20" w:after="20"/>
      <w:jc w:val="center"/>
      <w:outlineLvl w:val="3"/>
    </w:pPr>
    <w:rPr>
      <w:b/>
      <w:bCs/>
      <w:color w:val="000000"/>
      <w:sz w:val="16"/>
      <w:szCs w:val="16"/>
    </w:rPr>
  </w:style>
  <w:style w:type="paragraph" w:styleId="Heading5">
    <w:name w:val="heading 5"/>
    <w:basedOn w:val="Normal"/>
    <w:next w:val="Normal"/>
    <w:link w:val="Heading5Char"/>
    <w:uiPriority w:val="99"/>
    <w:pPr>
      <w:keepNext/>
      <w:spacing w:before="20" w:after="20"/>
      <w:ind w:left="1134"/>
      <w:outlineLvl w:val="4"/>
    </w:pPr>
    <w:rPr>
      <w:i/>
      <w:iCs/>
      <w:color w:val="000000"/>
      <w:sz w:val="16"/>
      <w:szCs w:val="16"/>
    </w:rPr>
  </w:style>
  <w:style w:type="paragraph" w:styleId="Heading6">
    <w:name w:val="heading 6"/>
    <w:basedOn w:val="Normal"/>
    <w:next w:val="Normal"/>
    <w:link w:val="Heading6Char"/>
    <w:uiPriority w:val="99"/>
    <w:pPr>
      <w:keepNext/>
      <w:spacing w:before="20" w:after="20"/>
      <w:jc w:val="center"/>
      <w:outlineLvl w:val="5"/>
    </w:pPr>
    <w:rPr>
      <w:b/>
      <w:bCs/>
      <w:sz w:val="16"/>
      <w:szCs w:val="16"/>
    </w:rPr>
  </w:style>
  <w:style w:type="paragraph" w:styleId="Heading7">
    <w:name w:val="heading 7"/>
    <w:basedOn w:val="Normal"/>
    <w:next w:val="Normal"/>
    <w:link w:val="Heading7Char"/>
    <w:uiPriority w:val="99"/>
    <w:pPr>
      <w:keepNext/>
      <w:spacing w:before="20" w:after="20"/>
      <w:ind w:left="284"/>
      <w:outlineLvl w:val="6"/>
    </w:pPr>
    <w:rPr>
      <w:i/>
      <w:iCs/>
      <w:color w:val="000000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9"/>
    <w:pPr>
      <w:keepNext/>
      <w:spacing w:before="20" w:after="20"/>
      <w:ind w:left="142"/>
      <w:outlineLvl w:val="7"/>
    </w:pPr>
    <w:rPr>
      <w:b/>
      <w:bCs/>
      <w:color w:val="000000"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9"/>
    <w:pPr>
      <w:keepNext/>
      <w:spacing w:before="20" w:after="20"/>
      <w:ind w:left="8"/>
      <w:outlineLvl w:val="8"/>
    </w:pPr>
    <w:rPr>
      <w:b/>
      <w:bCs/>
      <w:color w:val="000000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Pr>
      <w:rFonts w:asciiTheme="majorHAnsi" w:eastAsiaTheme="majorEastAsia" w:hAnsiTheme="majorHAnsi" w:cs="Times New Roman"/>
      <w:b/>
      <w:bCs/>
      <w:kern w:val="32"/>
      <w:sz w:val="32"/>
    </w:rPr>
  </w:style>
  <w:style w:type="character" w:customStyle="1" w:styleId="Heading2Char">
    <w:name w:val="Heading 2 Char"/>
    <w:basedOn w:val="DefaultParagraphFont"/>
    <w:link w:val="Heading2"/>
    <w:uiPriority w:val="99"/>
    <w:semiHidden/>
    <w:locked/>
    <w:rPr>
      <w:rFonts w:asciiTheme="majorHAnsi" w:eastAsiaTheme="majorEastAsia" w:hAnsiTheme="majorHAnsi" w:cs="Times New Roman"/>
      <w:b/>
      <w:bCs/>
      <w:i/>
      <w:iCs/>
      <w:sz w:val="28"/>
    </w:rPr>
  </w:style>
  <w:style w:type="character" w:customStyle="1" w:styleId="Heading3Char">
    <w:name w:val="Heading 3 Char"/>
    <w:basedOn w:val="DefaultParagraphFont"/>
    <w:link w:val="Heading3"/>
    <w:uiPriority w:val="99"/>
    <w:semiHidden/>
    <w:locked/>
    <w:rPr>
      <w:rFonts w:asciiTheme="majorHAnsi" w:eastAsiaTheme="majorEastAsia" w:hAnsiTheme="majorHAnsi" w:cs="Times New Roman"/>
      <w:b/>
      <w:bCs/>
      <w:sz w:val="26"/>
    </w:rPr>
  </w:style>
  <w:style w:type="character" w:customStyle="1" w:styleId="Heading4Char">
    <w:name w:val="Heading 4 Char"/>
    <w:basedOn w:val="DefaultParagraphFont"/>
    <w:link w:val="Heading4"/>
    <w:uiPriority w:val="99"/>
    <w:semiHidden/>
    <w:locked/>
    <w:rPr>
      <w:rFonts w:cs="Times New Roman"/>
      <w:b/>
      <w:bCs/>
      <w:sz w:val="28"/>
    </w:rPr>
  </w:style>
  <w:style w:type="character" w:customStyle="1" w:styleId="Heading5Char">
    <w:name w:val="Heading 5 Char"/>
    <w:basedOn w:val="DefaultParagraphFont"/>
    <w:link w:val="Heading5"/>
    <w:uiPriority w:val="99"/>
    <w:semiHidden/>
    <w:locked/>
    <w:rPr>
      <w:rFonts w:cs="Times New Roman"/>
      <w:b/>
      <w:bCs/>
      <w:i/>
      <w:iCs/>
      <w:sz w:val="26"/>
    </w:rPr>
  </w:style>
  <w:style w:type="character" w:customStyle="1" w:styleId="Heading6Char">
    <w:name w:val="Heading 6 Char"/>
    <w:basedOn w:val="DefaultParagraphFont"/>
    <w:link w:val="Heading6"/>
    <w:uiPriority w:val="99"/>
    <w:semiHidden/>
    <w:locked/>
    <w:rPr>
      <w:rFonts w:cs="Times New Roman"/>
      <w:b/>
      <w:bCs/>
      <w:sz w:val="22"/>
    </w:rPr>
  </w:style>
  <w:style w:type="character" w:customStyle="1" w:styleId="Heading7Char">
    <w:name w:val="Heading 7 Char"/>
    <w:basedOn w:val="DefaultParagraphFont"/>
    <w:link w:val="Heading7"/>
    <w:uiPriority w:val="99"/>
    <w:semiHidden/>
    <w:locked/>
    <w:rPr>
      <w:rFonts w:cs="Times New Roman"/>
    </w:rPr>
  </w:style>
  <w:style w:type="character" w:customStyle="1" w:styleId="Heading8Char">
    <w:name w:val="Heading 8 Char"/>
    <w:basedOn w:val="DefaultParagraphFont"/>
    <w:link w:val="Heading8"/>
    <w:uiPriority w:val="99"/>
    <w:semiHidden/>
    <w:locked/>
    <w:rPr>
      <w:rFonts w:cs="Times New Roman"/>
      <w:i/>
      <w:iCs/>
    </w:rPr>
  </w:style>
  <w:style w:type="character" w:customStyle="1" w:styleId="Heading9Char">
    <w:name w:val="Heading 9 Char"/>
    <w:basedOn w:val="DefaultParagraphFont"/>
    <w:link w:val="Heading9"/>
    <w:uiPriority w:val="99"/>
    <w:semiHidden/>
    <w:locked/>
    <w:rPr>
      <w:rFonts w:asciiTheme="majorHAnsi" w:eastAsiaTheme="majorEastAsia" w:hAnsiTheme="majorHAnsi" w:cs="Times New Roman"/>
      <w:sz w:val="22"/>
    </w:rPr>
  </w:style>
  <w:style w:type="paragraph" w:styleId="BodyText2">
    <w:name w:val="Body Text 2"/>
    <w:basedOn w:val="Normal"/>
    <w:link w:val="BodyText2Char"/>
    <w:uiPriority w:val="99"/>
    <w:pPr>
      <w:ind w:left="426"/>
    </w:pPr>
    <w:rPr>
      <w:sz w:val="18"/>
      <w:szCs w:val="18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locked/>
    <w:rPr>
      <w:rFonts w:ascii="Times" w:hAnsi="Times" w:cs="Times"/>
    </w:rPr>
  </w:style>
  <w:style w:type="paragraph" w:styleId="BodyText">
    <w:name w:val="Body Text"/>
    <w:basedOn w:val="Normal"/>
    <w:link w:val="BodyTextChar"/>
    <w:uiPriority w:val="99"/>
    <w:pPr>
      <w:tabs>
        <w:tab w:val="left" w:pos="7938"/>
      </w:tabs>
      <w:ind w:right="702"/>
    </w:pPr>
    <w:rPr>
      <w:sz w:val="18"/>
      <w:szCs w:val="18"/>
    </w:rPr>
  </w:style>
  <w:style w:type="character" w:customStyle="1" w:styleId="BodyTextChar">
    <w:name w:val="Body Text Char"/>
    <w:basedOn w:val="DefaultParagraphFont"/>
    <w:link w:val="BodyText"/>
    <w:uiPriority w:val="99"/>
    <w:locked/>
    <w:rPr>
      <w:rFonts w:ascii="Times" w:hAnsi="Times" w:cs="Times"/>
    </w:rPr>
  </w:style>
  <w:style w:type="paragraph" w:styleId="Footer">
    <w:name w:val="footer"/>
    <w:basedOn w:val="Normal"/>
    <w:link w:val="FooterChar"/>
    <w:uiPriority w:val="99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Pr>
      <w:rFonts w:ascii="Times" w:hAnsi="Times" w:cs="Times"/>
    </w:rPr>
  </w:style>
  <w:style w:type="character" w:styleId="PageNumber">
    <w:name w:val="page number"/>
    <w:basedOn w:val="DefaultParagraphFont"/>
    <w:uiPriority w:val="99"/>
    <w:rPr>
      <w:rFonts w:cs="Times New Roman"/>
    </w:rPr>
  </w:style>
  <w:style w:type="paragraph" w:styleId="Header">
    <w:name w:val="header"/>
    <w:basedOn w:val="Normal"/>
    <w:link w:val="HeaderChar"/>
    <w:uiPriority w:val="99"/>
    <w:rsid w:val="00001A8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001A83"/>
    <w:rPr>
      <w:rFonts w:ascii="Times" w:hAnsi="Times" w:cs="Times"/>
    </w:rPr>
  </w:style>
  <w:style w:type="character" w:styleId="Hyperlink">
    <w:name w:val="Hyperlink"/>
    <w:basedOn w:val="DefaultParagraphFont"/>
    <w:uiPriority w:val="99"/>
    <w:rsid w:val="004D41C2"/>
    <w:rPr>
      <w:rFonts w:cs="Times New Roman"/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rsid w:val="002E36B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E36B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rsid w:val="002E36BB"/>
    <w:rPr>
      <w:sz w:val="18"/>
      <w:szCs w:val="18"/>
    </w:rPr>
  </w:style>
  <w:style w:type="paragraph" w:styleId="CommentText">
    <w:name w:val="annotation text"/>
    <w:basedOn w:val="Normal"/>
    <w:link w:val="CommentTextChar"/>
    <w:rsid w:val="002E36BB"/>
  </w:style>
  <w:style w:type="character" w:customStyle="1" w:styleId="CommentTextChar">
    <w:name w:val="Comment Text Char"/>
    <w:basedOn w:val="DefaultParagraphFont"/>
    <w:link w:val="CommentText"/>
    <w:rsid w:val="002E36BB"/>
    <w:rPr>
      <w:rFonts w:ascii="Times" w:hAnsi="Times" w:cs="Times"/>
    </w:rPr>
  </w:style>
  <w:style w:type="paragraph" w:styleId="CommentSubject">
    <w:name w:val="annotation subject"/>
    <w:basedOn w:val="CommentText"/>
    <w:next w:val="CommentText"/>
    <w:link w:val="CommentSubjectChar"/>
    <w:rsid w:val="002E36B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2E36BB"/>
    <w:rPr>
      <w:rFonts w:ascii="Times" w:hAnsi="Times" w:cs="Times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88A3E7E-984E-DB47-BD23-62EA1FBDC1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6</Pages>
  <Words>12414</Words>
  <Characters>70762</Characters>
  <Application>Microsoft Macintosh Word</Application>
  <DocSecurity>0</DocSecurity>
  <Lines>589</Lines>
  <Paragraphs>166</Paragraphs>
  <ScaleCrop>false</ScaleCrop>
  <Company>Cornell University</Company>
  <LinksUpToDate>false</LinksUpToDate>
  <CharactersWithSpaces>830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I</dc:title>
  <dc:subject/>
  <dc:creator>Carl D. Hopkins</dc:creator>
  <cp:keywords/>
  <cp:lastModifiedBy>Admin</cp:lastModifiedBy>
  <cp:revision>32</cp:revision>
  <cp:lastPrinted>2011-12-14T07:18:00Z</cp:lastPrinted>
  <dcterms:created xsi:type="dcterms:W3CDTF">2011-12-03T00:02:00Z</dcterms:created>
  <dcterms:modified xsi:type="dcterms:W3CDTF">2012-04-16T08:50:00Z</dcterms:modified>
</cp:coreProperties>
</file>